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48939295" w:displacedByCustomXml="next"/>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05C028D5" w:rsidR="00F76D08" w:rsidRDefault="00F76D08" w:rsidP="00F76D08">
          <w:pPr>
            <w:pStyle w:val="Heading1"/>
          </w:pPr>
          <w:r>
            <w:t>Table of Contents</w:t>
          </w:r>
          <w:bookmarkEnd w:id="0"/>
        </w:p>
        <w:p w14:paraId="4849A2E2" w14:textId="7F8ED0BF" w:rsidR="007E3481" w:rsidRDefault="00F76D08">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8939295" w:history="1">
            <w:r w:rsidR="007E3481" w:rsidRPr="00E44626">
              <w:rPr>
                <w:rStyle w:val="Hyperlink"/>
                <w:noProof/>
              </w:rPr>
              <w:t>Table of Contents</w:t>
            </w:r>
            <w:r w:rsidR="007E3481">
              <w:rPr>
                <w:noProof/>
                <w:webHidden/>
              </w:rPr>
              <w:tab/>
            </w:r>
            <w:r w:rsidR="007E3481">
              <w:rPr>
                <w:noProof/>
                <w:webHidden/>
              </w:rPr>
              <w:fldChar w:fldCharType="begin"/>
            </w:r>
            <w:r w:rsidR="007E3481">
              <w:rPr>
                <w:noProof/>
                <w:webHidden/>
              </w:rPr>
              <w:instrText xml:space="preserve"> PAGEREF _Toc48939295 \h </w:instrText>
            </w:r>
            <w:r w:rsidR="007E3481">
              <w:rPr>
                <w:noProof/>
                <w:webHidden/>
              </w:rPr>
            </w:r>
            <w:r w:rsidR="007E3481">
              <w:rPr>
                <w:noProof/>
                <w:webHidden/>
              </w:rPr>
              <w:fldChar w:fldCharType="separate"/>
            </w:r>
            <w:r w:rsidR="007C4AC6">
              <w:rPr>
                <w:noProof/>
                <w:webHidden/>
              </w:rPr>
              <w:t>1</w:t>
            </w:r>
            <w:r w:rsidR="007E3481">
              <w:rPr>
                <w:noProof/>
                <w:webHidden/>
              </w:rPr>
              <w:fldChar w:fldCharType="end"/>
            </w:r>
          </w:hyperlink>
        </w:p>
        <w:p w14:paraId="4BFA82CE" w14:textId="09D6A17C" w:rsidR="007E3481" w:rsidRDefault="00D22E70">
          <w:pPr>
            <w:pStyle w:val="TOC1"/>
            <w:tabs>
              <w:tab w:val="right" w:leader="dot" w:pos="9016"/>
            </w:tabs>
            <w:rPr>
              <w:rFonts w:asciiTheme="minorHAnsi" w:eastAsiaTheme="minorEastAsia" w:hAnsiTheme="minorHAnsi"/>
              <w:noProof/>
              <w:sz w:val="22"/>
              <w:lang w:eastAsia="en-IN"/>
            </w:rPr>
          </w:pPr>
          <w:hyperlink w:anchor="_Toc48939296" w:history="1">
            <w:r w:rsidR="007E3481" w:rsidRPr="00E44626">
              <w:rPr>
                <w:rStyle w:val="Hyperlink"/>
                <w:noProof/>
                <w:lang w:val="en-US"/>
              </w:rPr>
              <w:t>CHAPTER 1: Introduction</w:t>
            </w:r>
            <w:r w:rsidR="007E3481">
              <w:rPr>
                <w:noProof/>
                <w:webHidden/>
              </w:rPr>
              <w:tab/>
            </w:r>
            <w:r w:rsidR="007E3481">
              <w:rPr>
                <w:noProof/>
                <w:webHidden/>
              </w:rPr>
              <w:fldChar w:fldCharType="begin"/>
            </w:r>
            <w:r w:rsidR="007E3481">
              <w:rPr>
                <w:noProof/>
                <w:webHidden/>
              </w:rPr>
              <w:instrText xml:space="preserve"> PAGEREF _Toc48939296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6478F658" w14:textId="65C94BC8" w:rsidR="007E3481" w:rsidRDefault="00D22E70">
          <w:pPr>
            <w:pStyle w:val="TOC2"/>
            <w:tabs>
              <w:tab w:val="left" w:pos="880"/>
              <w:tab w:val="right" w:leader="dot" w:pos="9016"/>
            </w:tabs>
            <w:rPr>
              <w:rFonts w:asciiTheme="minorHAnsi" w:eastAsiaTheme="minorEastAsia" w:hAnsiTheme="minorHAnsi"/>
              <w:noProof/>
              <w:sz w:val="22"/>
              <w:lang w:eastAsia="en-IN"/>
            </w:rPr>
          </w:pPr>
          <w:hyperlink w:anchor="_Toc48939297" w:history="1">
            <w:r w:rsidR="007E3481" w:rsidRPr="00E44626">
              <w:rPr>
                <w:rStyle w:val="Hyperlink"/>
                <w:noProof/>
                <w:lang w:val="en-US"/>
              </w:rPr>
              <w:t>1.1</w:t>
            </w:r>
            <w:r w:rsidR="007E3481">
              <w:rPr>
                <w:rFonts w:asciiTheme="minorHAnsi" w:eastAsiaTheme="minorEastAsia" w:hAnsiTheme="minorHAnsi"/>
                <w:noProof/>
                <w:sz w:val="22"/>
                <w:lang w:eastAsia="en-IN"/>
              </w:rPr>
              <w:tab/>
            </w:r>
            <w:r w:rsidR="007E3481" w:rsidRPr="00E44626">
              <w:rPr>
                <w:rStyle w:val="Hyperlink"/>
                <w:noProof/>
                <w:lang w:val="en-US"/>
              </w:rPr>
              <w:t>Conventional Approach</w:t>
            </w:r>
            <w:r w:rsidR="007E3481">
              <w:rPr>
                <w:noProof/>
                <w:webHidden/>
              </w:rPr>
              <w:tab/>
            </w:r>
            <w:r w:rsidR="007E3481">
              <w:rPr>
                <w:noProof/>
                <w:webHidden/>
              </w:rPr>
              <w:fldChar w:fldCharType="begin"/>
            </w:r>
            <w:r w:rsidR="007E3481">
              <w:rPr>
                <w:noProof/>
                <w:webHidden/>
              </w:rPr>
              <w:instrText xml:space="preserve"> PAGEREF _Toc48939297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F8230" w14:textId="56CB472E" w:rsidR="007E3481" w:rsidRDefault="00D22E70">
          <w:pPr>
            <w:pStyle w:val="TOC2"/>
            <w:tabs>
              <w:tab w:val="left" w:pos="880"/>
              <w:tab w:val="right" w:leader="dot" w:pos="9016"/>
            </w:tabs>
            <w:rPr>
              <w:rFonts w:asciiTheme="minorHAnsi" w:eastAsiaTheme="minorEastAsia" w:hAnsiTheme="minorHAnsi"/>
              <w:noProof/>
              <w:sz w:val="22"/>
              <w:lang w:eastAsia="en-IN"/>
            </w:rPr>
          </w:pPr>
          <w:hyperlink w:anchor="_Toc48939298" w:history="1">
            <w:r w:rsidR="007E3481" w:rsidRPr="00E44626">
              <w:rPr>
                <w:rStyle w:val="Hyperlink"/>
                <w:noProof/>
                <w:lang w:val="en-US"/>
              </w:rPr>
              <w:t>1.2</w:t>
            </w:r>
            <w:r w:rsidR="007E3481">
              <w:rPr>
                <w:rFonts w:asciiTheme="minorHAnsi" w:eastAsiaTheme="minorEastAsia" w:hAnsiTheme="minorHAnsi"/>
                <w:noProof/>
                <w:sz w:val="22"/>
                <w:lang w:eastAsia="en-IN"/>
              </w:rPr>
              <w:tab/>
            </w:r>
            <w:r w:rsidR="007E3481" w:rsidRPr="00E44626">
              <w:rPr>
                <w:rStyle w:val="Hyperlink"/>
                <w:noProof/>
                <w:lang w:val="en-US"/>
              </w:rPr>
              <w:t>Single Page Applications &amp; AJAX</w:t>
            </w:r>
            <w:r w:rsidR="007E3481">
              <w:rPr>
                <w:noProof/>
                <w:webHidden/>
              </w:rPr>
              <w:tab/>
            </w:r>
            <w:r w:rsidR="007E3481">
              <w:rPr>
                <w:noProof/>
                <w:webHidden/>
              </w:rPr>
              <w:fldChar w:fldCharType="begin"/>
            </w:r>
            <w:r w:rsidR="007E3481">
              <w:rPr>
                <w:noProof/>
                <w:webHidden/>
              </w:rPr>
              <w:instrText xml:space="preserve"> PAGEREF _Toc48939298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2145A" w14:textId="1256AE96" w:rsidR="007E3481" w:rsidRDefault="00D22E70">
          <w:pPr>
            <w:pStyle w:val="TOC2"/>
            <w:tabs>
              <w:tab w:val="left" w:pos="880"/>
              <w:tab w:val="right" w:leader="dot" w:pos="9016"/>
            </w:tabs>
            <w:rPr>
              <w:rFonts w:asciiTheme="minorHAnsi" w:eastAsiaTheme="minorEastAsia" w:hAnsiTheme="minorHAnsi"/>
              <w:noProof/>
              <w:sz w:val="22"/>
              <w:lang w:eastAsia="en-IN"/>
            </w:rPr>
          </w:pPr>
          <w:hyperlink w:anchor="_Toc48939299" w:history="1">
            <w:r w:rsidR="007E3481" w:rsidRPr="00E44626">
              <w:rPr>
                <w:rStyle w:val="Hyperlink"/>
                <w:noProof/>
                <w:lang w:val="en-US"/>
              </w:rPr>
              <w:t>1.3</w:t>
            </w:r>
            <w:r w:rsidR="007E3481">
              <w:rPr>
                <w:rFonts w:asciiTheme="minorHAnsi" w:eastAsiaTheme="minorEastAsia" w:hAnsiTheme="minorHAnsi"/>
                <w:noProof/>
                <w:sz w:val="22"/>
                <w:lang w:eastAsia="en-IN"/>
              </w:rPr>
              <w:tab/>
            </w:r>
            <w:r w:rsidR="007E3481" w:rsidRPr="00E44626">
              <w:rPr>
                <w:rStyle w:val="Hyperlink"/>
                <w:noProof/>
                <w:lang w:val="en-US"/>
              </w:rPr>
              <w:t>JavaScript Frameworks</w:t>
            </w:r>
            <w:r w:rsidR="007E3481">
              <w:rPr>
                <w:noProof/>
                <w:webHidden/>
              </w:rPr>
              <w:tab/>
            </w:r>
            <w:r w:rsidR="007E3481">
              <w:rPr>
                <w:noProof/>
                <w:webHidden/>
              </w:rPr>
              <w:fldChar w:fldCharType="begin"/>
            </w:r>
            <w:r w:rsidR="007E3481">
              <w:rPr>
                <w:noProof/>
                <w:webHidden/>
              </w:rPr>
              <w:instrText xml:space="preserve"> PAGEREF _Toc48939299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0C537AEB" w14:textId="67A1A1F3" w:rsidR="007E3481" w:rsidRDefault="00D22E70">
          <w:pPr>
            <w:pStyle w:val="TOC2"/>
            <w:tabs>
              <w:tab w:val="right" w:leader="dot" w:pos="9016"/>
            </w:tabs>
            <w:rPr>
              <w:rFonts w:asciiTheme="minorHAnsi" w:eastAsiaTheme="minorEastAsia" w:hAnsiTheme="minorHAnsi"/>
              <w:noProof/>
              <w:sz w:val="22"/>
              <w:lang w:eastAsia="en-IN"/>
            </w:rPr>
          </w:pPr>
          <w:hyperlink w:anchor="_Toc48939300" w:history="1">
            <w:r w:rsidR="007E3481" w:rsidRPr="00E44626">
              <w:rPr>
                <w:rStyle w:val="Hyperlink"/>
                <w:noProof/>
              </w:rPr>
              <w:t xml:space="preserve">1.4 </w:t>
            </w:r>
            <w:r w:rsidR="007E3481">
              <w:rPr>
                <w:rStyle w:val="Hyperlink"/>
                <w:noProof/>
              </w:rPr>
              <w:t xml:space="preserve">     </w:t>
            </w:r>
            <w:r w:rsidR="007E3481" w:rsidRPr="00E44626">
              <w:rPr>
                <w:rStyle w:val="Hyperlink"/>
                <w:noProof/>
              </w:rPr>
              <w:t>Rationale</w:t>
            </w:r>
            <w:r w:rsidR="007E3481">
              <w:rPr>
                <w:noProof/>
                <w:webHidden/>
              </w:rPr>
              <w:tab/>
            </w:r>
            <w:r w:rsidR="007E3481">
              <w:rPr>
                <w:noProof/>
                <w:webHidden/>
              </w:rPr>
              <w:fldChar w:fldCharType="begin"/>
            </w:r>
            <w:r w:rsidR="007E3481">
              <w:rPr>
                <w:noProof/>
                <w:webHidden/>
              </w:rPr>
              <w:instrText xml:space="preserve"> PAGEREF _Toc48939300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799F4204" w14:textId="22B5A9CE" w:rsidR="007E3481" w:rsidRDefault="00D22E70">
          <w:pPr>
            <w:pStyle w:val="TOC2"/>
            <w:tabs>
              <w:tab w:val="left" w:pos="880"/>
              <w:tab w:val="right" w:leader="dot" w:pos="9016"/>
            </w:tabs>
            <w:rPr>
              <w:rFonts w:asciiTheme="minorHAnsi" w:eastAsiaTheme="minorEastAsia" w:hAnsiTheme="minorHAnsi"/>
              <w:noProof/>
              <w:sz w:val="22"/>
              <w:lang w:eastAsia="en-IN"/>
            </w:rPr>
          </w:pPr>
          <w:hyperlink w:anchor="_Toc48939301" w:history="1">
            <w:r w:rsidR="007E3481" w:rsidRPr="00E44626">
              <w:rPr>
                <w:rStyle w:val="Hyperlink"/>
                <w:noProof/>
                <w:lang w:val="en-US"/>
              </w:rPr>
              <w:t>1.5</w:t>
            </w:r>
            <w:r w:rsidR="007E3481">
              <w:rPr>
                <w:rFonts w:asciiTheme="minorHAnsi" w:eastAsiaTheme="minorEastAsia" w:hAnsiTheme="minorHAnsi"/>
                <w:noProof/>
                <w:sz w:val="22"/>
                <w:lang w:eastAsia="en-IN"/>
              </w:rPr>
              <w:tab/>
            </w:r>
            <w:r w:rsidR="007E3481" w:rsidRPr="00E44626">
              <w:rPr>
                <w:rStyle w:val="Hyperlink"/>
                <w:noProof/>
                <w:lang w:val="en-US"/>
              </w:rPr>
              <w:t>Research Question</w:t>
            </w:r>
            <w:r w:rsidR="007E3481">
              <w:rPr>
                <w:noProof/>
                <w:webHidden/>
              </w:rPr>
              <w:tab/>
            </w:r>
            <w:r w:rsidR="007E3481">
              <w:rPr>
                <w:noProof/>
                <w:webHidden/>
              </w:rPr>
              <w:fldChar w:fldCharType="begin"/>
            </w:r>
            <w:r w:rsidR="007E3481">
              <w:rPr>
                <w:noProof/>
                <w:webHidden/>
              </w:rPr>
              <w:instrText xml:space="preserve"> PAGEREF _Toc48939301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6DB47994" w14:textId="6B049B6F" w:rsidR="007E3481" w:rsidRDefault="00D22E70">
          <w:pPr>
            <w:pStyle w:val="TOC2"/>
            <w:tabs>
              <w:tab w:val="left" w:pos="880"/>
              <w:tab w:val="right" w:leader="dot" w:pos="9016"/>
            </w:tabs>
            <w:rPr>
              <w:rFonts w:asciiTheme="minorHAnsi" w:eastAsiaTheme="minorEastAsia" w:hAnsiTheme="minorHAnsi"/>
              <w:noProof/>
              <w:sz w:val="22"/>
              <w:lang w:eastAsia="en-IN"/>
            </w:rPr>
          </w:pPr>
          <w:hyperlink w:anchor="_Toc48939302" w:history="1">
            <w:r w:rsidR="007E3481" w:rsidRPr="00E44626">
              <w:rPr>
                <w:rStyle w:val="Hyperlink"/>
                <w:noProof/>
                <w:lang w:val="en-US"/>
              </w:rPr>
              <w:t>1.6</w:t>
            </w:r>
            <w:r w:rsidR="007E3481">
              <w:rPr>
                <w:rFonts w:asciiTheme="minorHAnsi" w:eastAsiaTheme="minorEastAsia" w:hAnsiTheme="minorHAnsi"/>
                <w:noProof/>
                <w:sz w:val="22"/>
                <w:lang w:eastAsia="en-IN"/>
              </w:rPr>
              <w:tab/>
            </w:r>
            <w:r w:rsidR="007E3481" w:rsidRPr="00E44626">
              <w:rPr>
                <w:rStyle w:val="Hyperlink"/>
                <w:noProof/>
                <w:lang w:val="en-US"/>
              </w:rPr>
              <w:t>My Interest In The Topic</w:t>
            </w:r>
            <w:r w:rsidR="007E3481">
              <w:rPr>
                <w:noProof/>
                <w:webHidden/>
              </w:rPr>
              <w:tab/>
            </w:r>
            <w:r w:rsidR="007E3481">
              <w:rPr>
                <w:noProof/>
                <w:webHidden/>
              </w:rPr>
              <w:fldChar w:fldCharType="begin"/>
            </w:r>
            <w:r w:rsidR="007E3481">
              <w:rPr>
                <w:noProof/>
                <w:webHidden/>
              </w:rPr>
              <w:instrText xml:space="preserve"> PAGEREF _Toc48939302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3FA912C9" w14:textId="6A4BB8D3" w:rsidR="007E3481" w:rsidRDefault="00D22E70">
          <w:pPr>
            <w:pStyle w:val="TOC2"/>
            <w:tabs>
              <w:tab w:val="left" w:pos="880"/>
              <w:tab w:val="right" w:leader="dot" w:pos="9016"/>
            </w:tabs>
            <w:rPr>
              <w:rFonts w:asciiTheme="minorHAnsi" w:eastAsiaTheme="minorEastAsia" w:hAnsiTheme="minorHAnsi"/>
              <w:noProof/>
              <w:sz w:val="22"/>
              <w:lang w:eastAsia="en-IN"/>
            </w:rPr>
          </w:pPr>
          <w:hyperlink w:anchor="_Toc48939303" w:history="1">
            <w:r w:rsidR="007E3481" w:rsidRPr="00E44626">
              <w:rPr>
                <w:rStyle w:val="Hyperlink"/>
                <w:noProof/>
                <w:lang w:val="en-US"/>
              </w:rPr>
              <w:t>1.7</w:t>
            </w:r>
            <w:r w:rsidR="007E3481">
              <w:rPr>
                <w:rFonts w:asciiTheme="minorHAnsi" w:eastAsiaTheme="minorEastAsia" w:hAnsiTheme="minorHAnsi"/>
                <w:noProof/>
                <w:sz w:val="22"/>
                <w:lang w:eastAsia="en-IN"/>
              </w:rPr>
              <w:tab/>
            </w:r>
            <w:r w:rsidR="007E3481" w:rsidRPr="00E44626">
              <w:rPr>
                <w:rStyle w:val="Hyperlink"/>
                <w:noProof/>
                <w:lang w:val="en-US"/>
              </w:rPr>
              <w:t>Roadmap for the dissertation</w:t>
            </w:r>
            <w:r w:rsidR="007E3481">
              <w:rPr>
                <w:noProof/>
                <w:webHidden/>
              </w:rPr>
              <w:tab/>
            </w:r>
            <w:r w:rsidR="007E3481">
              <w:rPr>
                <w:noProof/>
                <w:webHidden/>
              </w:rPr>
              <w:fldChar w:fldCharType="begin"/>
            </w:r>
            <w:r w:rsidR="007E3481">
              <w:rPr>
                <w:noProof/>
                <w:webHidden/>
              </w:rPr>
              <w:instrText xml:space="preserve"> PAGEREF _Toc48939303 \h </w:instrText>
            </w:r>
            <w:r w:rsidR="007E3481">
              <w:rPr>
                <w:noProof/>
                <w:webHidden/>
              </w:rPr>
            </w:r>
            <w:r w:rsidR="007E3481">
              <w:rPr>
                <w:noProof/>
                <w:webHidden/>
              </w:rPr>
              <w:fldChar w:fldCharType="separate"/>
            </w:r>
            <w:r w:rsidR="007C4AC6">
              <w:rPr>
                <w:noProof/>
                <w:webHidden/>
              </w:rPr>
              <w:t>4</w:t>
            </w:r>
            <w:r w:rsidR="007E3481">
              <w:rPr>
                <w:noProof/>
                <w:webHidden/>
              </w:rPr>
              <w:fldChar w:fldCharType="end"/>
            </w:r>
          </w:hyperlink>
        </w:p>
        <w:p w14:paraId="544271C6" w14:textId="3DDAA477" w:rsidR="007E3481" w:rsidRDefault="00D22E70">
          <w:pPr>
            <w:pStyle w:val="TOC1"/>
            <w:tabs>
              <w:tab w:val="right" w:leader="dot" w:pos="9016"/>
            </w:tabs>
            <w:rPr>
              <w:rFonts w:asciiTheme="minorHAnsi" w:eastAsiaTheme="minorEastAsia" w:hAnsiTheme="minorHAnsi"/>
              <w:noProof/>
              <w:sz w:val="22"/>
              <w:lang w:eastAsia="en-IN"/>
            </w:rPr>
          </w:pPr>
          <w:hyperlink w:anchor="_Toc48939304" w:history="1">
            <w:r w:rsidR="007E3481" w:rsidRPr="00E44626">
              <w:rPr>
                <w:rStyle w:val="Hyperlink"/>
                <w:noProof/>
                <w:lang w:val="en-US"/>
              </w:rPr>
              <w:t>CHAPTER 2: LITERATURE REVIEW &amp; RELATED WORK</w:t>
            </w:r>
            <w:r w:rsidR="007E3481">
              <w:rPr>
                <w:noProof/>
                <w:webHidden/>
              </w:rPr>
              <w:tab/>
            </w:r>
            <w:r w:rsidR="007E3481">
              <w:rPr>
                <w:noProof/>
                <w:webHidden/>
              </w:rPr>
              <w:fldChar w:fldCharType="begin"/>
            </w:r>
            <w:r w:rsidR="007E3481">
              <w:rPr>
                <w:noProof/>
                <w:webHidden/>
              </w:rPr>
              <w:instrText xml:space="preserve"> PAGEREF _Toc48939304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1413A115" w14:textId="5910B0AE" w:rsidR="007E3481" w:rsidRDefault="00D22E70">
          <w:pPr>
            <w:pStyle w:val="TOC2"/>
            <w:tabs>
              <w:tab w:val="right" w:leader="dot" w:pos="9016"/>
            </w:tabs>
            <w:rPr>
              <w:rFonts w:asciiTheme="minorHAnsi" w:eastAsiaTheme="minorEastAsia" w:hAnsiTheme="minorHAnsi"/>
              <w:noProof/>
              <w:sz w:val="22"/>
              <w:lang w:eastAsia="en-IN"/>
            </w:rPr>
          </w:pPr>
          <w:hyperlink w:anchor="_Toc48939305" w:history="1">
            <w:r w:rsidR="007E3481" w:rsidRPr="00E44626">
              <w:rPr>
                <w:rStyle w:val="Hyperlink"/>
                <w:noProof/>
                <w:lang w:val="en-US"/>
              </w:rPr>
              <w:t>2.1 Benchmarking</w:t>
            </w:r>
            <w:r w:rsidR="007E3481">
              <w:rPr>
                <w:noProof/>
                <w:webHidden/>
              </w:rPr>
              <w:tab/>
            </w:r>
            <w:r w:rsidR="007E3481">
              <w:rPr>
                <w:noProof/>
                <w:webHidden/>
              </w:rPr>
              <w:fldChar w:fldCharType="begin"/>
            </w:r>
            <w:r w:rsidR="007E3481">
              <w:rPr>
                <w:noProof/>
                <w:webHidden/>
              </w:rPr>
              <w:instrText xml:space="preserve"> PAGEREF _Toc48939305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50176889" w14:textId="4E62994B" w:rsidR="007E3481" w:rsidRDefault="00D22E70">
          <w:pPr>
            <w:pStyle w:val="TOC2"/>
            <w:tabs>
              <w:tab w:val="right" w:leader="dot" w:pos="9016"/>
            </w:tabs>
            <w:rPr>
              <w:rFonts w:asciiTheme="minorHAnsi" w:eastAsiaTheme="minorEastAsia" w:hAnsiTheme="minorHAnsi"/>
              <w:noProof/>
              <w:sz w:val="22"/>
              <w:lang w:eastAsia="en-IN"/>
            </w:rPr>
          </w:pPr>
          <w:hyperlink w:anchor="_Toc48939306" w:history="1">
            <w:r w:rsidR="007E3481" w:rsidRPr="00E44626">
              <w:rPr>
                <w:rStyle w:val="Hyperlink"/>
                <w:noProof/>
              </w:rPr>
              <w:t>2.2 Frameworks &amp; Javascript Frameworks</w:t>
            </w:r>
            <w:r w:rsidR="007E3481">
              <w:rPr>
                <w:noProof/>
                <w:webHidden/>
              </w:rPr>
              <w:tab/>
            </w:r>
            <w:r w:rsidR="007E3481">
              <w:rPr>
                <w:noProof/>
                <w:webHidden/>
              </w:rPr>
              <w:fldChar w:fldCharType="begin"/>
            </w:r>
            <w:r w:rsidR="007E3481">
              <w:rPr>
                <w:noProof/>
                <w:webHidden/>
              </w:rPr>
              <w:instrText xml:space="preserve"> PAGEREF _Toc48939306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D123BAB" w14:textId="02E1A1F2" w:rsidR="007E3481" w:rsidRDefault="00D22E70">
          <w:pPr>
            <w:pStyle w:val="TOC3"/>
            <w:tabs>
              <w:tab w:val="right" w:leader="dot" w:pos="9016"/>
            </w:tabs>
            <w:rPr>
              <w:noProof/>
            </w:rPr>
          </w:pPr>
          <w:hyperlink w:anchor="_Toc48939307" w:history="1">
            <w:r w:rsidR="007E3481" w:rsidRPr="00E44626">
              <w:rPr>
                <w:rStyle w:val="Hyperlink"/>
                <w:noProof/>
              </w:rPr>
              <w:t>2.2.1 Frameworks</w:t>
            </w:r>
            <w:r w:rsidR="007E3481">
              <w:rPr>
                <w:noProof/>
                <w:webHidden/>
              </w:rPr>
              <w:tab/>
            </w:r>
            <w:r w:rsidR="007E3481">
              <w:rPr>
                <w:noProof/>
                <w:webHidden/>
              </w:rPr>
              <w:fldChar w:fldCharType="begin"/>
            </w:r>
            <w:r w:rsidR="007E3481">
              <w:rPr>
                <w:noProof/>
                <w:webHidden/>
              </w:rPr>
              <w:instrText xml:space="preserve"> PAGEREF _Toc48939307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F87D82D" w14:textId="35CABB0E" w:rsidR="007E3481" w:rsidRDefault="00D22E70">
          <w:pPr>
            <w:pStyle w:val="TOC3"/>
            <w:tabs>
              <w:tab w:val="right" w:leader="dot" w:pos="9016"/>
            </w:tabs>
            <w:rPr>
              <w:noProof/>
            </w:rPr>
          </w:pPr>
          <w:hyperlink w:anchor="_Toc48939308" w:history="1">
            <w:r w:rsidR="007E3481" w:rsidRPr="00E44626">
              <w:rPr>
                <w:rStyle w:val="Hyperlink"/>
                <w:noProof/>
              </w:rPr>
              <w:t>2.2.2 JavaScript, JavaScript Frameworks &amp; SPA frameworks</w:t>
            </w:r>
            <w:r w:rsidR="007E3481">
              <w:rPr>
                <w:noProof/>
                <w:webHidden/>
              </w:rPr>
              <w:tab/>
            </w:r>
            <w:r w:rsidR="007E3481">
              <w:rPr>
                <w:noProof/>
                <w:webHidden/>
              </w:rPr>
              <w:fldChar w:fldCharType="begin"/>
            </w:r>
            <w:r w:rsidR="007E3481">
              <w:rPr>
                <w:noProof/>
                <w:webHidden/>
              </w:rPr>
              <w:instrText xml:space="preserve"> PAGEREF _Toc48939308 \h </w:instrText>
            </w:r>
            <w:r w:rsidR="007E3481">
              <w:rPr>
                <w:noProof/>
                <w:webHidden/>
              </w:rPr>
            </w:r>
            <w:r w:rsidR="007E3481">
              <w:rPr>
                <w:noProof/>
                <w:webHidden/>
              </w:rPr>
              <w:fldChar w:fldCharType="separate"/>
            </w:r>
            <w:r w:rsidR="007C4AC6">
              <w:rPr>
                <w:noProof/>
                <w:webHidden/>
              </w:rPr>
              <w:t>6</w:t>
            </w:r>
            <w:r w:rsidR="007E3481">
              <w:rPr>
                <w:noProof/>
                <w:webHidden/>
              </w:rPr>
              <w:fldChar w:fldCharType="end"/>
            </w:r>
          </w:hyperlink>
        </w:p>
        <w:p w14:paraId="097D1403" w14:textId="15642BA9" w:rsidR="007E3481" w:rsidRDefault="00D22E70">
          <w:pPr>
            <w:pStyle w:val="TOC2"/>
            <w:tabs>
              <w:tab w:val="right" w:leader="dot" w:pos="9016"/>
            </w:tabs>
            <w:rPr>
              <w:rFonts w:asciiTheme="minorHAnsi" w:eastAsiaTheme="minorEastAsia" w:hAnsiTheme="minorHAnsi"/>
              <w:noProof/>
              <w:sz w:val="22"/>
              <w:lang w:eastAsia="en-IN"/>
            </w:rPr>
          </w:pPr>
          <w:hyperlink w:anchor="_Toc48939309" w:history="1">
            <w:r w:rsidR="007E3481" w:rsidRPr="00E44626">
              <w:rPr>
                <w:rStyle w:val="Hyperlink"/>
                <w:noProof/>
              </w:rPr>
              <w:t>2.3 Previous work</w:t>
            </w:r>
            <w:r w:rsidR="007E3481">
              <w:rPr>
                <w:noProof/>
                <w:webHidden/>
              </w:rPr>
              <w:tab/>
            </w:r>
            <w:r w:rsidR="007E3481">
              <w:rPr>
                <w:noProof/>
                <w:webHidden/>
              </w:rPr>
              <w:fldChar w:fldCharType="begin"/>
            </w:r>
            <w:r w:rsidR="007E3481">
              <w:rPr>
                <w:noProof/>
                <w:webHidden/>
              </w:rPr>
              <w:instrText xml:space="preserve"> PAGEREF _Toc48939309 \h </w:instrText>
            </w:r>
            <w:r w:rsidR="007E3481">
              <w:rPr>
                <w:noProof/>
                <w:webHidden/>
              </w:rPr>
            </w:r>
            <w:r w:rsidR="007E3481">
              <w:rPr>
                <w:noProof/>
                <w:webHidden/>
              </w:rPr>
              <w:fldChar w:fldCharType="separate"/>
            </w:r>
            <w:r w:rsidR="007C4AC6">
              <w:rPr>
                <w:noProof/>
                <w:webHidden/>
              </w:rPr>
              <w:t>7</w:t>
            </w:r>
            <w:r w:rsidR="007E3481">
              <w:rPr>
                <w:noProof/>
                <w:webHidden/>
              </w:rPr>
              <w:fldChar w:fldCharType="end"/>
            </w:r>
          </w:hyperlink>
        </w:p>
        <w:p w14:paraId="1E756C84" w14:textId="71BD0861" w:rsidR="007E3481" w:rsidRDefault="00D22E70">
          <w:pPr>
            <w:pStyle w:val="TOC1"/>
            <w:tabs>
              <w:tab w:val="right" w:leader="dot" w:pos="9016"/>
            </w:tabs>
            <w:rPr>
              <w:rFonts w:asciiTheme="minorHAnsi" w:eastAsiaTheme="minorEastAsia" w:hAnsiTheme="minorHAnsi"/>
              <w:noProof/>
              <w:sz w:val="22"/>
              <w:lang w:eastAsia="en-IN"/>
            </w:rPr>
          </w:pPr>
          <w:hyperlink w:anchor="_Toc48939310" w:history="1">
            <w:r w:rsidR="007E3481" w:rsidRPr="00E44626">
              <w:rPr>
                <w:rStyle w:val="Hyperlink"/>
                <w:noProof/>
              </w:rPr>
              <w:t>CHAPTER 3: METHODOLOGY</w:t>
            </w:r>
            <w:r w:rsidR="007E3481">
              <w:rPr>
                <w:noProof/>
                <w:webHidden/>
              </w:rPr>
              <w:tab/>
            </w:r>
            <w:r w:rsidR="007E3481">
              <w:rPr>
                <w:noProof/>
                <w:webHidden/>
              </w:rPr>
              <w:fldChar w:fldCharType="begin"/>
            </w:r>
            <w:r w:rsidR="007E3481">
              <w:rPr>
                <w:noProof/>
                <w:webHidden/>
              </w:rPr>
              <w:instrText xml:space="preserve"> PAGEREF _Toc48939310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19D0CAFD" w14:textId="5C63896B" w:rsidR="007E3481" w:rsidRDefault="00D22E70">
          <w:pPr>
            <w:pStyle w:val="TOC2"/>
            <w:tabs>
              <w:tab w:val="right" w:leader="dot" w:pos="9016"/>
            </w:tabs>
            <w:rPr>
              <w:rFonts w:asciiTheme="minorHAnsi" w:eastAsiaTheme="minorEastAsia" w:hAnsiTheme="minorHAnsi"/>
              <w:noProof/>
              <w:sz w:val="22"/>
              <w:lang w:eastAsia="en-IN"/>
            </w:rPr>
          </w:pPr>
          <w:hyperlink w:anchor="_Toc48939311" w:history="1">
            <w:r w:rsidR="007E3481" w:rsidRPr="00E44626">
              <w:rPr>
                <w:rStyle w:val="Hyperlink"/>
                <w:noProof/>
              </w:rPr>
              <w:t>3.1 Application Design</w:t>
            </w:r>
            <w:r w:rsidR="007E3481">
              <w:rPr>
                <w:noProof/>
                <w:webHidden/>
              </w:rPr>
              <w:tab/>
            </w:r>
            <w:r w:rsidR="007E3481">
              <w:rPr>
                <w:noProof/>
                <w:webHidden/>
              </w:rPr>
              <w:fldChar w:fldCharType="begin"/>
            </w:r>
            <w:r w:rsidR="007E3481">
              <w:rPr>
                <w:noProof/>
                <w:webHidden/>
              </w:rPr>
              <w:instrText xml:space="preserve"> PAGEREF _Toc48939311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7A0806E0" w14:textId="7CD6B344" w:rsidR="007E3481" w:rsidRDefault="00D22E70">
          <w:pPr>
            <w:pStyle w:val="TOC2"/>
            <w:tabs>
              <w:tab w:val="right" w:leader="dot" w:pos="9016"/>
            </w:tabs>
            <w:rPr>
              <w:rFonts w:asciiTheme="minorHAnsi" w:eastAsiaTheme="minorEastAsia" w:hAnsiTheme="minorHAnsi"/>
              <w:noProof/>
              <w:sz w:val="22"/>
              <w:lang w:eastAsia="en-IN"/>
            </w:rPr>
          </w:pPr>
          <w:hyperlink w:anchor="_Toc48939312" w:history="1">
            <w:r w:rsidR="007E3481" w:rsidRPr="00E44626">
              <w:rPr>
                <w:rStyle w:val="Hyperlink"/>
                <w:noProof/>
              </w:rPr>
              <w:t>3.2 Chosen Frameworks</w:t>
            </w:r>
            <w:r w:rsidR="007E3481">
              <w:rPr>
                <w:noProof/>
                <w:webHidden/>
              </w:rPr>
              <w:tab/>
            </w:r>
            <w:r w:rsidR="007E3481">
              <w:rPr>
                <w:noProof/>
                <w:webHidden/>
              </w:rPr>
              <w:fldChar w:fldCharType="begin"/>
            </w:r>
            <w:r w:rsidR="007E3481">
              <w:rPr>
                <w:noProof/>
                <w:webHidden/>
              </w:rPr>
              <w:instrText xml:space="preserve"> PAGEREF _Toc48939312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20FCBDB5" w14:textId="780B0A4D" w:rsidR="007E3481" w:rsidRDefault="00D22E70">
          <w:pPr>
            <w:pStyle w:val="TOC3"/>
            <w:tabs>
              <w:tab w:val="right" w:leader="dot" w:pos="9016"/>
            </w:tabs>
            <w:rPr>
              <w:noProof/>
            </w:rPr>
          </w:pPr>
          <w:hyperlink w:anchor="_Toc48939313" w:history="1">
            <w:r w:rsidR="007E3481" w:rsidRPr="00E44626">
              <w:rPr>
                <w:rStyle w:val="Hyperlink"/>
                <w:noProof/>
              </w:rPr>
              <w:t>3.2.1 Angular 8:</w:t>
            </w:r>
            <w:r w:rsidR="007E3481">
              <w:rPr>
                <w:noProof/>
                <w:webHidden/>
              </w:rPr>
              <w:tab/>
            </w:r>
            <w:r w:rsidR="007E3481">
              <w:rPr>
                <w:noProof/>
                <w:webHidden/>
              </w:rPr>
              <w:fldChar w:fldCharType="begin"/>
            </w:r>
            <w:r w:rsidR="007E3481">
              <w:rPr>
                <w:noProof/>
                <w:webHidden/>
              </w:rPr>
              <w:instrText xml:space="preserve"> PAGEREF _Toc48939313 \h </w:instrText>
            </w:r>
            <w:r w:rsidR="007E3481">
              <w:rPr>
                <w:noProof/>
                <w:webHidden/>
              </w:rPr>
            </w:r>
            <w:r w:rsidR="007E3481">
              <w:rPr>
                <w:noProof/>
                <w:webHidden/>
              </w:rPr>
              <w:fldChar w:fldCharType="separate"/>
            </w:r>
            <w:r w:rsidR="007C4AC6">
              <w:rPr>
                <w:noProof/>
                <w:webHidden/>
              </w:rPr>
              <w:t>11</w:t>
            </w:r>
            <w:r w:rsidR="007E3481">
              <w:rPr>
                <w:noProof/>
                <w:webHidden/>
              </w:rPr>
              <w:fldChar w:fldCharType="end"/>
            </w:r>
          </w:hyperlink>
        </w:p>
        <w:p w14:paraId="1B0685D3" w14:textId="722247B7" w:rsidR="007E3481" w:rsidRDefault="00D22E70">
          <w:pPr>
            <w:pStyle w:val="TOC3"/>
            <w:tabs>
              <w:tab w:val="right" w:leader="dot" w:pos="9016"/>
            </w:tabs>
            <w:rPr>
              <w:noProof/>
            </w:rPr>
          </w:pPr>
          <w:hyperlink w:anchor="_Toc48939314" w:history="1">
            <w:r w:rsidR="007E3481" w:rsidRPr="00E44626">
              <w:rPr>
                <w:rStyle w:val="Hyperlink"/>
                <w:noProof/>
              </w:rPr>
              <w:t>3.2.2 ReactJS:</w:t>
            </w:r>
            <w:r w:rsidR="007E3481">
              <w:rPr>
                <w:noProof/>
                <w:webHidden/>
              </w:rPr>
              <w:tab/>
            </w:r>
            <w:r w:rsidR="007E3481">
              <w:rPr>
                <w:noProof/>
                <w:webHidden/>
              </w:rPr>
              <w:fldChar w:fldCharType="begin"/>
            </w:r>
            <w:r w:rsidR="007E3481">
              <w:rPr>
                <w:noProof/>
                <w:webHidden/>
              </w:rPr>
              <w:instrText xml:space="preserve"> PAGEREF _Toc48939314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6448A48D" w14:textId="58C95938" w:rsidR="007E3481" w:rsidRDefault="00D22E70">
          <w:pPr>
            <w:pStyle w:val="TOC3"/>
            <w:tabs>
              <w:tab w:val="right" w:leader="dot" w:pos="9016"/>
            </w:tabs>
            <w:rPr>
              <w:noProof/>
            </w:rPr>
          </w:pPr>
          <w:hyperlink w:anchor="_Toc48939315" w:history="1">
            <w:r w:rsidR="007E3481" w:rsidRPr="00E44626">
              <w:rPr>
                <w:rStyle w:val="Hyperlink"/>
                <w:noProof/>
              </w:rPr>
              <w:t>3.2.3 Vue.js:</w:t>
            </w:r>
            <w:r w:rsidR="007E3481">
              <w:rPr>
                <w:noProof/>
                <w:webHidden/>
              </w:rPr>
              <w:tab/>
            </w:r>
            <w:r w:rsidR="007E3481">
              <w:rPr>
                <w:noProof/>
                <w:webHidden/>
              </w:rPr>
              <w:fldChar w:fldCharType="begin"/>
            </w:r>
            <w:r w:rsidR="007E3481">
              <w:rPr>
                <w:noProof/>
                <w:webHidden/>
              </w:rPr>
              <w:instrText xml:space="preserve"> PAGEREF _Toc48939315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51DD9834" w14:textId="600FBE1C" w:rsidR="007E3481" w:rsidRDefault="00D22E70">
          <w:pPr>
            <w:pStyle w:val="TOC3"/>
            <w:tabs>
              <w:tab w:val="right" w:leader="dot" w:pos="9016"/>
            </w:tabs>
            <w:rPr>
              <w:noProof/>
            </w:rPr>
          </w:pPr>
          <w:hyperlink w:anchor="_Toc48939316" w:history="1">
            <w:r w:rsidR="007E3481" w:rsidRPr="00E44626">
              <w:rPr>
                <w:rStyle w:val="Hyperlink"/>
                <w:noProof/>
              </w:rPr>
              <w:t>3.2.4 Ember.js:</w:t>
            </w:r>
            <w:r w:rsidR="007E3481">
              <w:rPr>
                <w:noProof/>
                <w:webHidden/>
              </w:rPr>
              <w:tab/>
            </w:r>
            <w:r w:rsidR="007E3481">
              <w:rPr>
                <w:noProof/>
                <w:webHidden/>
              </w:rPr>
              <w:fldChar w:fldCharType="begin"/>
            </w:r>
            <w:r w:rsidR="007E3481">
              <w:rPr>
                <w:noProof/>
                <w:webHidden/>
              </w:rPr>
              <w:instrText xml:space="preserve"> PAGEREF _Toc48939316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3D24DAB5" w14:textId="49D8FE86" w:rsidR="007E3481" w:rsidRDefault="00D22E70">
          <w:pPr>
            <w:pStyle w:val="TOC2"/>
            <w:tabs>
              <w:tab w:val="right" w:leader="dot" w:pos="9016"/>
            </w:tabs>
            <w:rPr>
              <w:rFonts w:asciiTheme="minorHAnsi" w:eastAsiaTheme="minorEastAsia" w:hAnsiTheme="minorHAnsi"/>
              <w:noProof/>
              <w:sz w:val="22"/>
              <w:lang w:eastAsia="en-IN"/>
            </w:rPr>
          </w:pPr>
          <w:hyperlink w:anchor="_Toc48939317" w:history="1">
            <w:r w:rsidR="007E3481" w:rsidRPr="00E44626">
              <w:rPr>
                <w:rStyle w:val="Hyperlink"/>
                <w:noProof/>
              </w:rPr>
              <w:t>3.3 Performance Parameters &amp; Methods To Compute Those</w:t>
            </w:r>
            <w:r w:rsidR="007E3481">
              <w:rPr>
                <w:noProof/>
                <w:webHidden/>
              </w:rPr>
              <w:tab/>
            </w:r>
            <w:r w:rsidR="007E3481">
              <w:rPr>
                <w:noProof/>
                <w:webHidden/>
              </w:rPr>
              <w:fldChar w:fldCharType="begin"/>
            </w:r>
            <w:r w:rsidR="007E3481">
              <w:rPr>
                <w:noProof/>
                <w:webHidden/>
              </w:rPr>
              <w:instrText xml:space="preserve"> PAGEREF _Toc48939317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9E72719" w14:textId="09DAC94B" w:rsidR="007E3481" w:rsidRDefault="00D22E70">
          <w:pPr>
            <w:pStyle w:val="TOC3"/>
            <w:tabs>
              <w:tab w:val="right" w:leader="dot" w:pos="9016"/>
            </w:tabs>
            <w:rPr>
              <w:noProof/>
            </w:rPr>
          </w:pPr>
          <w:hyperlink w:anchor="_Toc48939318" w:history="1">
            <w:r w:rsidR="007E3481" w:rsidRPr="00E44626">
              <w:rPr>
                <w:rStyle w:val="Hyperlink"/>
                <w:noProof/>
              </w:rPr>
              <w:t>3.3.1 Lines of codes:</w:t>
            </w:r>
            <w:r w:rsidR="007E3481">
              <w:rPr>
                <w:noProof/>
                <w:webHidden/>
              </w:rPr>
              <w:tab/>
            </w:r>
            <w:r w:rsidR="007E3481">
              <w:rPr>
                <w:noProof/>
                <w:webHidden/>
              </w:rPr>
              <w:fldChar w:fldCharType="begin"/>
            </w:r>
            <w:r w:rsidR="007E3481">
              <w:rPr>
                <w:noProof/>
                <w:webHidden/>
              </w:rPr>
              <w:instrText xml:space="preserve"> PAGEREF _Toc48939318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3D3BFA6" w14:textId="3CE951E3" w:rsidR="007E3481" w:rsidRDefault="00D22E70">
          <w:pPr>
            <w:pStyle w:val="TOC3"/>
            <w:tabs>
              <w:tab w:val="right" w:leader="dot" w:pos="9016"/>
            </w:tabs>
            <w:rPr>
              <w:noProof/>
            </w:rPr>
          </w:pPr>
          <w:hyperlink w:anchor="_Toc48939319" w:history="1">
            <w:r w:rsidR="007E3481" w:rsidRPr="00E44626">
              <w:rPr>
                <w:rStyle w:val="Hyperlink"/>
                <w:noProof/>
              </w:rPr>
              <w:t>3.3.2 First Contentful Paint (FCP):</w:t>
            </w:r>
            <w:r w:rsidR="007E3481">
              <w:rPr>
                <w:noProof/>
                <w:webHidden/>
              </w:rPr>
              <w:tab/>
            </w:r>
            <w:r w:rsidR="007E3481">
              <w:rPr>
                <w:noProof/>
                <w:webHidden/>
              </w:rPr>
              <w:fldChar w:fldCharType="begin"/>
            </w:r>
            <w:r w:rsidR="007E3481">
              <w:rPr>
                <w:noProof/>
                <w:webHidden/>
              </w:rPr>
              <w:instrText xml:space="preserve"> PAGEREF _Toc48939319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D6C2DC7" w14:textId="6F9888F8" w:rsidR="007E3481" w:rsidRDefault="00D22E70">
          <w:pPr>
            <w:pStyle w:val="TOC3"/>
            <w:tabs>
              <w:tab w:val="right" w:leader="dot" w:pos="9016"/>
            </w:tabs>
            <w:rPr>
              <w:noProof/>
            </w:rPr>
          </w:pPr>
          <w:hyperlink w:anchor="_Toc48939320" w:history="1">
            <w:r w:rsidR="007E3481" w:rsidRPr="00E44626">
              <w:rPr>
                <w:rStyle w:val="Hyperlink"/>
                <w:noProof/>
              </w:rPr>
              <w:t>3.3.3 Speed Index :</w:t>
            </w:r>
            <w:r w:rsidR="007E3481">
              <w:rPr>
                <w:noProof/>
                <w:webHidden/>
              </w:rPr>
              <w:tab/>
            </w:r>
            <w:r w:rsidR="007E3481">
              <w:rPr>
                <w:noProof/>
                <w:webHidden/>
              </w:rPr>
              <w:fldChar w:fldCharType="begin"/>
            </w:r>
            <w:r w:rsidR="007E3481">
              <w:rPr>
                <w:noProof/>
                <w:webHidden/>
              </w:rPr>
              <w:instrText xml:space="preserve"> PAGEREF _Toc48939320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A250968" w14:textId="1D03D579" w:rsidR="007E3481" w:rsidRDefault="00D22E70">
          <w:pPr>
            <w:pStyle w:val="TOC3"/>
            <w:tabs>
              <w:tab w:val="right" w:leader="dot" w:pos="9016"/>
            </w:tabs>
            <w:rPr>
              <w:noProof/>
            </w:rPr>
          </w:pPr>
          <w:hyperlink w:anchor="_Toc48939321" w:history="1">
            <w:r w:rsidR="007E3481" w:rsidRPr="00E44626">
              <w:rPr>
                <w:rStyle w:val="Hyperlink"/>
                <w:noProof/>
              </w:rPr>
              <w:t>3.3.4 Larget Contentful paint (LCP):</w:t>
            </w:r>
            <w:r w:rsidR="007E3481">
              <w:rPr>
                <w:noProof/>
                <w:webHidden/>
              </w:rPr>
              <w:tab/>
            </w:r>
            <w:r w:rsidR="007E3481">
              <w:rPr>
                <w:noProof/>
                <w:webHidden/>
              </w:rPr>
              <w:fldChar w:fldCharType="begin"/>
            </w:r>
            <w:r w:rsidR="007E3481">
              <w:rPr>
                <w:noProof/>
                <w:webHidden/>
              </w:rPr>
              <w:instrText xml:space="preserve"> PAGEREF _Toc48939321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69E693A6" w14:textId="102F3221" w:rsidR="007E3481" w:rsidRDefault="00D22E70">
          <w:pPr>
            <w:pStyle w:val="TOC3"/>
            <w:tabs>
              <w:tab w:val="right" w:leader="dot" w:pos="9016"/>
            </w:tabs>
            <w:rPr>
              <w:noProof/>
            </w:rPr>
          </w:pPr>
          <w:hyperlink w:anchor="_Toc48939322" w:history="1">
            <w:r w:rsidR="007E3481" w:rsidRPr="00E44626">
              <w:rPr>
                <w:rStyle w:val="Hyperlink"/>
                <w:noProof/>
              </w:rPr>
              <w:t>3.3.5 Time To Interactive (TTI):</w:t>
            </w:r>
            <w:r w:rsidR="007E3481">
              <w:rPr>
                <w:noProof/>
                <w:webHidden/>
              </w:rPr>
              <w:tab/>
            </w:r>
            <w:r w:rsidR="007E3481">
              <w:rPr>
                <w:noProof/>
                <w:webHidden/>
              </w:rPr>
              <w:fldChar w:fldCharType="begin"/>
            </w:r>
            <w:r w:rsidR="007E3481">
              <w:rPr>
                <w:noProof/>
                <w:webHidden/>
              </w:rPr>
              <w:instrText xml:space="preserve"> PAGEREF _Toc48939322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4DBB4256" w14:textId="6A8AB390" w:rsidR="007E3481" w:rsidRDefault="00D22E70">
          <w:pPr>
            <w:pStyle w:val="TOC3"/>
            <w:tabs>
              <w:tab w:val="right" w:leader="dot" w:pos="9016"/>
            </w:tabs>
            <w:rPr>
              <w:noProof/>
            </w:rPr>
          </w:pPr>
          <w:hyperlink w:anchor="_Toc48939323" w:history="1">
            <w:r w:rsidR="007E3481" w:rsidRPr="00E44626">
              <w:rPr>
                <w:rStyle w:val="Hyperlink"/>
                <w:noProof/>
              </w:rPr>
              <w:t>3.3.6 Total Blocking Time (TBT) :</w:t>
            </w:r>
            <w:r w:rsidR="007E3481">
              <w:rPr>
                <w:noProof/>
                <w:webHidden/>
              </w:rPr>
              <w:tab/>
            </w:r>
            <w:r w:rsidR="007E3481">
              <w:rPr>
                <w:noProof/>
                <w:webHidden/>
              </w:rPr>
              <w:fldChar w:fldCharType="begin"/>
            </w:r>
            <w:r w:rsidR="007E3481">
              <w:rPr>
                <w:noProof/>
                <w:webHidden/>
              </w:rPr>
              <w:instrText xml:space="preserve"> PAGEREF _Toc48939323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23ECC0D3" w14:textId="31237ABB" w:rsidR="007E3481" w:rsidRDefault="00D22E70">
          <w:pPr>
            <w:pStyle w:val="TOC3"/>
            <w:tabs>
              <w:tab w:val="right" w:leader="dot" w:pos="9016"/>
            </w:tabs>
            <w:rPr>
              <w:noProof/>
            </w:rPr>
          </w:pPr>
          <w:hyperlink w:anchor="_Toc48939324" w:history="1">
            <w:r w:rsidR="007E3481" w:rsidRPr="00E44626">
              <w:rPr>
                <w:rStyle w:val="Hyperlink"/>
                <w:noProof/>
              </w:rPr>
              <w:t>3.3.7 Time Taken To Render The Real-Time Data:</w:t>
            </w:r>
            <w:r w:rsidR="007E3481">
              <w:rPr>
                <w:noProof/>
                <w:webHidden/>
              </w:rPr>
              <w:tab/>
            </w:r>
            <w:r w:rsidR="007E3481">
              <w:rPr>
                <w:noProof/>
                <w:webHidden/>
              </w:rPr>
              <w:fldChar w:fldCharType="begin"/>
            </w:r>
            <w:r w:rsidR="007E3481">
              <w:rPr>
                <w:noProof/>
                <w:webHidden/>
              </w:rPr>
              <w:instrText xml:space="preserve"> PAGEREF _Toc48939324 \h </w:instrText>
            </w:r>
            <w:r w:rsidR="007E3481">
              <w:rPr>
                <w:noProof/>
                <w:webHidden/>
              </w:rPr>
            </w:r>
            <w:r w:rsidR="007E3481">
              <w:rPr>
                <w:noProof/>
                <w:webHidden/>
              </w:rPr>
              <w:fldChar w:fldCharType="separate"/>
            </w:r>
            <w:r w:rsidR="007C4AC6">
              <w:rPr>
                <w:noProof/>
                <w:webHidden/>
              </w:rPr>
              <w:t>17</w:t>
            </w:r>
            <w:r w:rsidR="007E3481">
              <w:rPr>
                <w:noProof/>
                <w:webHidden/>
              </w:rPr>
              <w:fldChar w:fldCharType="end"/>
            </w:r>
          </w:hyperlink>
        </w:p>
        <w:p w14:paraId="23E5D958" w14:textId="4CAE217D"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1" w:name="_Toc48939296"/>
      <w:r>
        <w:rPr>
          <w:lang w:val="en-US"/>
        </w:rPr>
        <w:lastRenderedPageBreak/>
        <w:t xml:space="preserve">CHAPTER 1: </w:t>
      </w:r>
      <w:r w:rsidR="00762DB4">
        <w:rPr>
          <w:lang w:val="en-US"/>
        </w:rPr>
        <w:t>Introduction</w:t>
      </w:r>
      <w:bookmarkEnd w:id="1"/>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2" w:name="_Toc48939297"/>
      <w:r>
        <w:rPr>
          <w:lang w:val="en-US"/>
        </w:rPr>
        <w:t>Conventional Approach</w:t>
      </w:r>
      <w:bookmarkEnd w:id="2"/>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3" w:name="_Toc48939298"/>
      <w:r>
        <w:rPr>
          <w:lang w:val="en-US"/>
        </w:rPr>
        <w:t>Single Page Applications</w:t>
      </w:r>
      <w:r w:rsidR="0006506D">
        <w:rPr>
          <w:lang w:val="en-US"/>
        </w:rPr>
        <w:t xml:space="preserve"> &amp;</w:t>
      </w:r>
      <w:r w:rsidR="00842FD2">
        <w:rPr>
          <w:lang w:val="en-US"/>
        </w:rPr>
        <w:t xml:space="preserve"> AJAX</w:t>
      </w:r>
      <w:bookmarkEnd w:id="3"/>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25A3D11"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4" w:name="_Toc48939299"/>
      <w:r>
        <w:rPr>
          <w:lang w:val="en-US"/>
        </w:rPr>
        <w:t>Java</w:t>
      </w:r>
      <w:r w:rsidR="00FB5CA1">
        <w:rPr>
          <w:lang w:val="en-US"/>
        </w:rPr>
        <w:t>S</w:t>
      </w:r>
      <w:r>
        <w:rPr>
          <w:lang w:val="en-US"/>
        </w:rPr>
        <w:t>cript Frameworks</w:t>
      </w:r>
      <w:bookmarkEnd w:id="4"/>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5" w:name="_Toc48939300"/>
      <w:r w:rsidRPr="00FD74F6">
        <w:t>1.4</w:t>
      </w:r>
      <w:r w:rsidR="00FD74F6">
        <w:t xml:space="preserve"> </w:t>
      </w:r>
      <w:r w:rsidR="00197E50" w:rsidRPr="00FD74F6">
        <w:t>Rationale</w:t>
      </w:r>
      <w:bookmarkEnd w:id="5"/>
      <w:r w:rsidRPr="00FD74F6">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6" w:name="_Toc48939301"/>
      <w:r>
        <w:rPr>
          <w:lang w:val="en-US"/>
        </w:rPr>
        <w:t>Research Question</w:t>
      </w:r>
      <w:bookmarkEnd w:id="6"/>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7" w:name="_Toc48939302"/>
      <w:r w:rsidR="006763F9">
        <w:rPr>
          <w:lang w:val="en-US"/>
        </w:rPr>
        <w:t xml:space="preserve">My Interest </w:t>
      </w:r>
      <w:proofErr w:type="gramStart"/>
      <w:r w:rsidR="006763F9">
        <w:rPr>
          <w:lang w:val="en-US"/>
        </w:rPr>
        <w:t>In</w:t>
      </w:r>
      <w:proofErr w:type="gramEnd"/>
      <w:r w:rsidR="006763F9">
        <w:rPr>
          <w:lang w:val="en-US"/>
        </w:rPr>
        <w:t xml:space="preserve"> The Topic</w:t>
      </w:r>
      <w:bookmarkEnd w:id="7"/>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8" w:name="_Toc48939303"/>
      <w:r>
        <w:rPr>
          <w:lang w:val="en-US"/>
        </w:rPr>
        <w:t>Roadmap for the dissertation</w:t>
      </w:r>
      <w:bookmarkEnd w:id="8"/>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9" w:name="_Toc48939304"/>
      <w:r>
        <w:rPr>
          <w:lang w:val="en-US"/>
        </w:rPr>
        <w:lastRenderedPageBreak/>
        <w:t>CHAPTER 2: LITERATURE REVIEW</w:t>
      </w:r>
      <w:r w:rsidR="00732E23">
        <w:rPr>
          <w:lang w:val="en-US"/>
        </w:rPr>
        <w:t xml:space="preserve"> &amp; RELATED WORK</w:t>
      </w:r>
      <w:bookmarkEnd w:id="9"/>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10" w:name="_Toc48939305"/>
      <w:r>
        <w:rPr>
          <w:lang w:val="en-US"/>
        </w:rPr>
        <w:t>2.1 Benchmarking</w:t>
      </w:r>
      <w:bookmarkEnd w:id="10"/>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1" w:name="_Toc48939306"/>
      <w:r w:rsidRPr="00370C56">
        <w:t>2.</w:t>
      </w:r>
      <w:r w:rsidR="00A84175">
        <w:t>2</w:t>
      </w:r>
      <w:r w:rsidRPr="00370C56">
        <w:t xml:space="preserve"> Frameworks &amp; </w:t>
      </w:r>
      <w:proofErr w:type="spellStart"/>
      <w:r w:rsidRPr="00370C56">
        <w:t>Javascript</w:t>
      </w:r>
      <w:proofErr w:type="spellEnd"/>
      <w:r w:rsidRPr="00370C56">
        <w:t xml:space="preserve"> Frameworks</w:t>
      </w:r>
      <w:bookmarkEnd w:id="11"/>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12" w:name="_Toc48939307"/>
      <w:r w:rsidRPr="001B2FB5">
        <w:t>2.</w:t>
      </w:r>
      <w:r w:rsidR="00A84175">
        <w:t>2</w:t>
      </w:r>
      <w:r w:rsidRPr="001B2FB5">
        <w:t>.1 Frameworks</w:t>
      </w:r>
      <w:bookmarkEnd w:id="12"/>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CD0D0D">
      <w:pPr>
        <w:pStyle w:val="Heading3"/>
      </w:pPr>
      <w:bookmarkStart w:id="13" w:name="_Toc48939308"/>
      <w:r>
        <w:t>2.2.2 JavaScript,</w:t>
      </w:r>
      <w:r w:rsidR="002B6122">
        <w:t xml:space="preserve"> </w:t>
      </w:r>
      <w:r>
        <w:t>JavaScript Frameworks &amp; SPA frameworks</w:t>
      </w:r>
      <w:bookmarkEnd w:id="13"/>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4" w:name="_Toc48939309"/>
      <w:r>
        <w:t>2.3 Previous work</w:t>
      </w:r>
      <w:bookmarkEnd w:id="14"/>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2189092A"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15" w:name="_Toc48939310"/>
      <w:r>
        <w:lastRenderedPageBreak/>
        <w:t>CHAPTER 3: METHODOLOGY</w:t>
      </w:r>
      <w:bookmarkEnd w:id="15"/>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77777777" w:rsidR="009955EA" w:rsidRDefault="009955EA" w:rsidP="009955EA">
      <w:pPr>
        <w:pStyle w:val="Heading2"/>
      </w:pPr>
      <w:bookmarkStart w:id="16" w:name="_Toc48939311"/>
      <w:r>
        <w:t>3.1 Application Design</w:t>
      </w:r>
      <w:bookmarkEnd w:id="16"/>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27A6B6E3"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17" w:name="_Toc48939312"/>
      <w:r>
        <w:t xml:space="preserve">3.2 Chosen </w:t>
      </w:r>
      <w:r w:rsidR="0029733E">
        <w:t>F</w:t>
      </w:r>
      <w:r>
        <w:t>rameworks</w:t>
      </w:r>
      <w:bookmarkEnd w:id="17"/>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EA0766">
            <w:pPr>
              <w:rPr>
                <w:b/>
                <w:bCs/>
              </w:rPr>
            </w:pPr>
            <w:r w:rsidRPr="005D7D6B">
              <w:rPr>
                <w:b/>
                <w:bCs/>
              </w:rPr>
              <w:t>Frameworks</w:t>
            </w:r>
          </w:p>
        </w:tc>
        <w:tc>
          <w:tcPr>
            <w:tcW w:w="3005" w:type="dxa"/>
          </w:tcPr>
          <w:p w14:paraId="5D3FDD16" w14:textId="0542E7F3" w:rsidR="005D7D6B" w:rsidRPr="005D7D6B" w:rsidRDefault="005D7D6B" w:rsidP="00EA0766">
            <w:pPr>
              <w:rPr>
                <w:b/>
                <w:bCs/>
              </w:rPr>
            </w:pPr>
            <w:r w:rsidRPr="005D7D6B">
              <w:rPr>
                <w:b/>
                <w:bCs/>
              </w:rPr>
              <w:t>First Release</w:t>
            </w:r>
          </w:p>
        </w:tc>
        <w:tc>
          <w:tcPr>
            <w:tcW w:w="3006" w:type="dxa"/>
          </w:tcPr>
          <w:p w14:paraId="76117F64" w14:textId="298C721D" w:rsidR="005D7D6B" w:rsidRPr="005D7D6B" w:rsidRDefault="005D7D6B" w:rsidP="00EA0766">
            <w:pPr>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EA0766">
            <w:r>
              <w:t>Angular 8</w:t>
            </w:r>
          </w:p>
        </w:tc>
        <w:tc>
          <w:tcPr>
            <w:tcW w:w="3005" w:type="dxa"/>
          </w:tcPr>
          <w:p w14:paraId="579D328B" w14:textId="77286F2D" w:rsidR="005D7D6B" w:rsidRDefault="005D7D6B" w:rsidP="00EA0766">
            <w:r>
              <w:t>14 Sept 2016</w:t>
            </w:r>
          </w:p>
        </w:tc>
        <w:tc>
          <w:tcPr>
            <w:tcW w:w="3006" w:type="dxa"/>
          </w:tcPr>
          <w:p w14:paraId="44A8D8EF" w14:textId="70ABA20C" w:rsidR="005D7D6B" w:rsidRDefault="005D7D6B" w:rsidP="00EA0766">
            <w:r>
              <w:t>12 Aug 2020</w:t>
            </w:r>
          </w:p>
        </w:tc>
      </w:tr>
      <w:tr w:rsidR="005D7D6B" w14:paraId="10317BE0" w14:textId="77777777" w:rsidTr="005D7D6B">
        <w:tc>
          <w:tcPr>
            <w:tcW w:w="3005" w:type="dxa"/>
          </w:tcPr>
          <w:p w14:paraId="6E7B3585" w14:textId="0A7C5F7A" w:rsidR="005D7D6B" w:rsidRDefault="005D7D6B" w:rsidP="00EA0766">
            <w:r>
              <w:lastRenderedPageBreak/>
              <w:t>ReactJS</w:t>
            </w:r>
          </w:p>
        </w:tc>
        <w:tc>
          <w:tcPr>
            <w:tcW w:w="3005" w:type="dxa"/>
          </w:tcPr>
          <w:p w14:paraId="07C126E8" w14:textId="746207B2" w:rsidR="005D7D6B" w:rsidRDefault="005D7D6B" w:rsidP="00EA0766">
            <w:r>
              <w:t>29 May 2013</w:t>
            </w:r>
          </w:p>
        </w:tc>
        <w:tc>
          <w:tcPr>
            <w:tcW w:w="3006" w:type="dxa"/>
          </w:tcPr>
          <w:p w14:paraId="17FE41DD" w14:textId="1041D176" w:rsidR="005D7D6B" w:rsidRDefault="005D7D6B" w:rsidP="00EA0766">
            <w:r>
              <w:t>19 March 2020</w:t>
            </w:r>
          </w:p>
        </w:tc>
      </w:tr>
      <w:tr w:rsidR="005D7D6B" w14:paraId="1F806BE8" w14:textId="77777777" w:rsidTr="005D7D6B">
        <w:tc>
          <w:tcPr>
            <w:tcW w:w="3005" w:type="dxa"/>
          </w:tcPr>
          <w:p w14:paraId="71E8704E" w14:textId="790C136F" w:rsidR="005D7D6B" w:rsidRDefault="005D7D6B" w:rsidP="00EA0766">
            <w:proofErr w:type="spellStart"/>
            <w:r>
              <w:t>EmberJs</w:t>
            </w:r>
            <w:proofErr w:type="spellEnd"/>
          </w:p>
        </w:tc>
        <w:tc>
          <w:tcPr>
            <w:tcW w:w="3005" w:type="dxa"/>
          </w:tcPr>
          <w:p w14:paraId="7D29640E" w14:textId="35685108" w:rsidR="005D7D6B" w:rsidRDefault="005D7D6B" w:rsidP="00EA0766">
            <w:r>
              <w:t>8 December 2011</w:t>
            </w:r>
          </w:p>
        </w:tc>
        <w:tc>
          <w:tcPr>
            <w:tcW w:w="3006" w:type="dxa"/>
          </w:tcPr>
          <w:p w14:paraId="37F079E1" w14:textId="2E33D3BF" w:rsidR="005D7D6B" w:rsidRDefault="005D7D6B" w:rsidP="00EA0766">
            <w:r>
              <w:t>4 May 2020</w:t>
            </w:r>
          </w:p>
        </w:tc>
      </w:tr>
      <w:tr w:rsidR="005D7D6B" w14:paraId="0F64D660" w14:textId="77777777" w:rsidTr="005D7D6B">
        <w:tc>
          <w:tcPr>
            <w:tcW w:w="3005" w:type="dxa"/>
          </w:tcPr>
          <w:p w14:paraId="2377FB0E" w14:textId="77777777" w:rsidR="005D7D6B" w:rsidRDefault="005D7D6B" w:rsidP="00B60733">
            <w:r>
              <w:t>Vue.js</w:t>
            </w:r>
          </w:p>
        </w:tc>
        <w:tc>
          <w:tcPr>
            <w:tcW w:w="3005" w:type="dxa"/>
          </w:tcPr>
          <w:p w14:paraId="4CE7175C" w14:textId="77777777" w:rsidR="005D7D6B" w:rsidRDefault="005D7D6B" w:rsidP="00B60733">
            <w:r>
              <w:t>February 2014</w:t>
            </w:r>
          </w:p>
        </w:tc>
        <w:tc>
          <w:tcPr>
            <w:tcW w:w="3006" w:type="dxa"/>
          </w:tcPr>
          <w:p w14:paraId="58780501" w14:textId="77777777" w:rsidR="005D7D6B" w:rsidRDefault="005D7D6B" w:rsidP="00B60733">
            <w:r>
              <w:t>13 December 2019</w:t>
            </w:r>
          </w:p>
        </w:tc>
      </w:tr>
    </w:tbl>
    <w:p w14:paraId="355D4A2A" w14:textId="77777777" w:rsidR="002D4DD5" w:rsidRDefault="002D4DD5" w:rsidP="00EA0766"/>
    <w:p w14:paraId="53B201DD" w14:textId="0EB07EE4" w:rsidR="003A65A7" w:rsidRDefault="00002B0C" w:rsidP="00EA0766">
      <w:r w:rsidRPr="00002B0C">
        <w:t>L</w:t>
      </w:r>
      <w:r>
        <w:t>et's see the frameworks selected</w:t>
      </w:r>
      <w:r w:rsidR="00197702">
        <w:t xml:space="preserve"> in more detail</w:t>
      </w:r>
      <w:r>
        <w:t>.</w:t>
      </w:r>
    </w:p>
    <w:p w14:paraId="0C61950C" w14:textId="5798C322" w:rsidR="00802C7F" w:rsidRDefault="00143DAE" w:rsidP="00BE5DB2">
      <w:bookmarkStart w:id="18" w:name="_Toc48939313"/>
      <w:r w:rsidRPr="00CD0D0D">
        <w:rPr>
          <w:rStyle w:val="Heading3Char"/>
        </w:rPr>
        <w:t xml:space="preserve">3.2.1 </w:t>
      </w:r>
      <w:r w:rsidR="00BE5DB2" w:rsidRPr="00CD0D0D">
        <w:rPr>
          <w:rStyle w:val="Heading3Char"/>
        </w:rPr>
        <w:t>Angular 8:</w:t>
      </w:r>
      <w:bookmarkEnd w:id="18"/>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ajax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Studiengang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19" w:name="_Toc48939314"/>
      <w:r w:rsidRPr="00CD0D0D">
        <w:rPr>
          <w:rStyle w:val="Heading3Char"/>
        </w:rPr>
        <w:lastRenderedPageBreak/>
        <w:t>3.2.2 ReactJS</w:t>
      </w:r>
      <w:r w:rsidR="00D3281E" w:rsidRPr="00CD0D0D">
        <w:rPr>
          <w:rStyle w:val="Heading3Char"/>
        </w:rPr>
        <w:t>:</w:t>
      </w:r>
      <w:bookmarkEnd w:id="19"/>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C963B9">
      <w:pPr>
        <w:pStyle w:val="ListParagraph"/>
        <w:numPr>
          <w:ilvl w:val="0"/>
          <w:numId w:val="10"/>
        </w:numPr>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20" w:name="_Toc48939315"/>
      <w:r w:rsidRPr="00CD0D0D">
        <w:rPr>
          <w:rStyle w:val="Heading3Char"/>
        </w:rPr>
        <w:t>3.2.3 Vue.js:</w:t>
      </w:r>
      <w:bookmarkEnd w:id="20"/>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lastRenderedPageBreak/>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21" w:name="_Toc48939316"/>
      <w:r w:rsidRPr="00CD0D0D">
        <w:rPr>
          <w:rStyle w:val="Heading3Char"/>
        </w:rPr>
        <w:t>3.2.4 Ember.js</w:t>
      </w:r>
      <w:r w:rsidR="00337303" w:rsidRPr="00CD0D0D">
        <w:rPr>
          <w:rStyle w:val="Heading3Char"/>
        </w:rPr>
        <w:t>:</w:t>
      </w:r>
      <w:bookmarkEnd w:id="21"/>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22" w:name="_Toc48939317"/>
      <w:r>
        <w:t xml:space="preserve">3.3 Performance Parameters &amp; Methods </w:t>
      </w:r>
      <w:proofErr w:type="gramStart"/>
      <w:r>
        <w:t>To</w:t>
      </w:r>
      <w:proofErr w:type="gramEnd"/>
      <w:r>
        <w:t xml:space="preserve"> Compute Those</w:t>
      </w:r>
      <w:bookmarkEnd w:id="22"/>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23" w:name="_Toc48939318"/>
      <w:r w:rsidRPr="00CD0D0D">
        <w:rPr>
          <w:rStyle w:val="Heading3Char"/>
        </w:rPr>
        <w:t>3.3.1 Lines of codes</w:t>
      </w:r>
      <w:r w:rsidR="002A43E0" w:rsidRPr="00CD0D0D">
        <w:rPr>
          <w:rStyle w:val="Heading3Char"/>
        </w:rPr>
        <w:t>:</w:t>
      </w:r>
      <w:bookmarkEnd w:id="23"/>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w:t>
      </w:r>
      <w:r w:rsidR="00561A69">
        <w:lastRenderedPageBreak/>
        <w:t>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24" w:name="_Hlk48900341"/>
      <w:r w:rsidR="009F65CD">
        <w:t>SLOC &amp; LLOC</w:t>
      </w:r>
      <w:bookmarkEnd w:id="24"/>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4BB62542" w14:textId="4FDE7CF0" w:rsidR="00B71B11" w:rsidRDefault="00A84510" w:rsidP="00A84510">
      <w:pPr>
        <w:jc w:val="center"/>
      </w:pPr>
      <w:r>
        <w:rPr>
          <w:noProof/>
        </w:rPr>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256BE50C" w14:textId="152B5736" w:rsidR="005925C9" w:rsidRDefault="005925C9" w:rsidP="005925C9"/>
    <w:p w14:paraId="3ABD7BE6" w14:textId="6BD8A84B" w:rsidR="00734C8D" w:rsidRDefault="00734C8D" w:rsidP="005925C9">
      <w:r>
        <w:lastRenderedPageBreak/>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sean,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sean,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409E8D2B"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B44359" w:rsidRPr="00B44359">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properties":{"noteIndex":0},"schema":"https://github.com/citation-style-language/schema/raw/master/csl-citation.json"}</w:instrText>
      </w:r>
      <w:r w:rsidR="003C4FCC" w:rsidRPr="00B44359">
        <w:rPr>
          <w:rStyle w:val="SubtitleChar"/>
        </w:rPr>
        <w:fldChar w:fldCharType="separate"/>
      </w:r>
      <w:r w:rsidR="00B44359" w:rsidRPr="00B44359">
        <w:rPr>
          <w:rStyle w:val="SubtitleChar"/>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25" w:name="_Toc48939319"/>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25"/>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7C5A84AB" w14:textId="6774ABE3" w:rsidR="005925C9" w:rsidRDefault="00160F3C" w:rsidP="00160F3C">
      <w:pPr>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01F31BE1" w14:textId="6681363E" w:rsidR="00BB7D9B" w:rsidRDefault="00BB7D9B" w:rsidP="00BB7D9B"/>
    <w:p w14:paraId="060AC883" w14:textId="456F950F" w:rsidR="00BB7D9B" w:rsidRDefault="00BB7D9B" w:rsidP="00CD0D0D">
      <w:pPr>
        <w:pStyle w:val="Heading3"/>
      </w:pPr>
      <w:bookmarkStart w:id="26" w:name="_Toc48939320"/>
      <w:r w:rsidRPr="00BB7D9B">
        <w:t xml:space="preserve">3.3.3 Speed </w:t>
      </w:r>
      <w:proofErr w:type="gramStart"/>
      <w:r w:rsidRPr="00BB7D9B">
        <w:t xml:space="preserve">Index </w:t>
      </w:r>
      <w:r>
        <w:t>:</w:t>
      </w:r>
      <w:bookmarkEnd w:id="26"/>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6BA56CED" w14:textId="0FFAD1FA" w:rsidR="009D7741" w:rsidRDefault="0051111A" w:rsidP="0051111A">
      <w:pPr>
        <w:jc w:val="center"/>
      </w:pPr>
      <w:r>
        <w:rPr>
          <w:noProof/>
        </w:rPr>
        <w:lastRenderedPageBreak/>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245626F5" w14:textId="467740F9" w:rsidR="00E020EE" w:rsidRDefault="00E020EE" w:rsidP="00CD0D0D">
      <w:pPr>
        <w:pStyle w:val="Heading3"/>
      </w:pPr>
      <w:bookmarkStart w:id="27" w:name="_Toc48939321"/>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27"/>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7F00138F" w14:textId="1D9074CC" w:rsidR="00EA6354" w:rsidRDefault="009A51CB" w:rsidP="009A51CB">
      <w:pPr>
        <w:jc w:val="center"/>
      </w:pPr>
      <w:r>
        <w:rPr>
          <w:noProof/>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49DD6756" w14:textId="060D1E21" w:rsidR="00162B1C" w:rsidRDefault="00162B1C" w:rsidP="00CD0D0D">
      <w:pPr>
        <w:pStyle w:val="Heading3"/>
      </w:pPr>
      <w:bookmarkStart w:id="28" w:name="_Toc48939322"/>
      <w:r w:rsidRPr="00EB5A7B">
        <w:t xml:space="preserve">3.3.5 Time </w:t>
      </w:r>
      <w:proofErr w:type="gramStart"/>
      <w:r w:rsidRPr="00EB5A7B">
        <w:t>To</w:t>
      </w:r>
      <w:proofErr w:type="gramEnd"/>
      <w:r w:rsidRPr="00EB5A7B">
        <w:t xml:space="preserve"> Interactive (TTI):</w:t>
      </w:r>
      <w:bookmarkEnd w:id="28"/>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700641F3" w14:textId="3972735F" w:rsidR="0055251F" w:rsidRDefault="002B44C3" w:rsidP="002B44C3">
      <w:pPr>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6C0DA33" w14:textId="0CE91192" w:rsidR="002B44C3" w:rsidRDefault="00746CC5" w:rsidP="00CD0D0D">
      <w:pPr>
        <w:pStyle w:val="Heading3"/>
      </w:pPr>
      <w:bookmarkStart w:id="29" w:name="_Toc48939323"/>
      <w:r w:rsidRPr="00746CC5">
        <w:t>3.3.6 Total Blocking Time</w:t>
      </w:r>
      <w:r>
        <w:t xml:space="preserve"> (TBT</w:t>
      </w:r>
      <w:proofErr w:type="gramStart"/>
      <w:r>
        <w:t>)</w:t>
      </w:r>
      <w:r w:rsidRPr="00746CC5">
        <w:t xml:space="preserve"> :</w:t>
      </w:r>
      <w:bookmarkEnd w:id="29"/>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07961A84" w14:textId="11E0F0F5" w:rsidR="00B8127E" w:rsidRDefault="00B8127E" w:rsidP="00B8127E">
      <w:pPr>
        <w:jc w:val="center"/>
      </w:pPr>
      <w:r>
        <w:rPr>
          <w:noProof/>
        </w:rPr>
        <w:lastRenderedPageBreak/>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7D88ADE2" w14:textId="29809040" w:rsidR="002314B5" w:rsidRDefault="002314B5" w:rsidP="002314B5"/>
    <w:p w14:paraId="143FA51C" w14:textId="77777777" w:rsidR="008026D5" w:rsidRDefault="00212855" w:rsidP="00CD0D0D">
      <w:pPr>
        <w:pStyle w:val="Heading3"/>
      </w:pPr>
      <w:bookmarkStart w:id="30" w:name="_Toc48939324"/>
      <w:r w:rsidRPr="002A1728">
        <w:t xml:space="preserve">3.3.7 </w:t>
      </w:r>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r w:rsidR="0005078A">
        <w:t>:</w:t>
      </w:r>
      <w:bookmarkEnd w:id="30"/>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43235ADE" w:rsidR="00F06134" w:rsidRDefault="00F06134" w:rsidP="002314B5">
      <w:r>
        <w:t>In this test, the user can search the movies of his interest. He can search by title, cast, director, genre, rating, etc. Once the user clicks on the search button this query will be sent to the server using ajax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1"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11DA276" w14:textId="5CE41B15" w:rsidR="000C2ED9" w:rsidRDefault="00D54514" w:rsidP="00D54514">
      <w:pPr>
        <w:jc w:val="center"/>
      </w:pPr>
      <w:r>
        <w:rPr>
          <w:noProof/>
        </w:rPr>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377572F" w14:textId="77777777" w:rsidR="00BD6D94" w:rsidRDefault="00D54514" w:rsidP="00D54514">
      <w:r>
        <w:lastRenderedPageBreak/>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backend.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64BC5F50" w14:textId="1751D6D2" w:rsidR="00D54514" w:rsidRDefault="00C15EBB" w:rsidP="00C15EBB">
      <w:pPr>
        <w:jc w:val="center"/>
      </w:pPr>
      <w:r>
        <w:rPr>
          <w:noProof/>
        </w:rPr>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413931B1" w14:textId="1D418529" w:rsidR="002A73BE" w:rsidRDefault="000E5E0C" w:rsidP="000E5E0C">
      <w:pPr>
        <w:jc w:val="center"/>
      </w:pPr>
      <w:r>
        <w:rPr>
          <w:noProof/>
        </w:rPr>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759E4949" w14:textId="67DD7440" w:rsidR="00A36623" w:rsidRDefault="00895D32" w:rsidP="00895D32">
      <w:r>
        <w:lastRenderedPageBreak/>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ajax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74F8212" w:rsidR="000D52C3" w:rsidRDefault="000D52C3" w:rsidP="00895D32">
      <w:proofErr w:type="gramStart"/>
      <w:r>
        <w:t>So</w:t>
      </w:r>
      <w:proofErr w:type="gramEnd"/>
      <w:r>
        <w:t xml:space="preserve"> this is all about the test we are going to perform on the applications </w:t>
      </w:r>
      <w:r w:rsidR="00645B44">
        <w:t>built</w:t>
      </w:r>
      <w:r>
        <w:t xml:space="preserve"> using all the frameworks</w:t>
      </w:r>
    </w:p>
    <w:p w14:paraId="503DBD89" w14:textId="4C4066A5" w:rsidR="000852AA" w:rsidRDefault="000852AA"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r>
        <w:lastRenderedPageBreak/>
        <w:t xml:space="preserve">CHAPTER 4: IMPLEMENTATION </w:t>
      </w:r>
    </w:p>
    <w:p w14:paraId="131DF97B" w14:textId="565977A2"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JavaScript frameworks and it will also discuss the supplementary development needed to support this web application.</w:t>
      </w:r>
    </w:p>
    <w:p w14:paraId="414F7671" w14:textId="33E96CBD" w:rsidR="00EE19C0" w:rsidRDefault="008A7891" w:rsidP="00895D32">
      <w:r>
        <w:t xml:space="preserve">This study doesn't focus on the backend of the web application so not much is discussed about </w:t>
      </w:r>
      <w:r w:rsidR="00392031">
        <w:t xml:space="preserve">the </w:t>
      </w:r>
      <w:r>
        <w:t>backend part of this application</w:t>
      </w:r>
      <w:r w:rsidR="00392031">
        <w:t>,</w:t>
      </w:r>
      <w:r>
        <w:t xml:space="preserve"> just overview is given.</w:t>
      </w:r>
    </w:p>
    <w:p w14:paraId="1CFD6B59" w14:textId="70F115CD" w:rsidR="005971F9" w:rsidRDefault="005971F9" w:rsidP="005971F9">
      <w:pPr>
        <w:pStyle w:val="Heading2"/>
      </w:pPr>
      <w:r>
        <w:t>4.1 Backend</w:t>
      </w:r>
      <w:r w:rsidR="00095BD1">
        <w:t xml:space="preserve"> Implementation</w:t>
      </w:r>
    </w:p>
    <w:p w14:paraId="7035E30B" w14:textId="2C37A54C" w:rsidR="005971F9" w:rsidRDefault="00E77005" w:rsidP="005971F9">
      <w:r>
        <w:t>Backend is comprised of three sections usually a server, application, and a database.</w:t>
      </w:r>
      <w:r w:rsidR="00DA4803">
        <w:t xml:space="preserve"> There are many languages available for writing code in backend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r>
        <w:t>4.1.</w:t>
      </w:r>
      <w:r w:rsidR="001936F8">
        <w:t>1</w:t>
      </w:r>
      <w:r>
        <w:t xml:space="preserve"> Application – Java &amp; REST API</w:t>
      </w:r>
    </w:p>
    <w:p w14:paraId="79E60577" w14:textId="13EDC02A" w:rsidR="00C33CF3" w:rsidRDefault="00D14BB8" w:rsidP="00C33CF3">
      <w:r>
        <w:t>For the backend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r>
        <w:t>4.1.2</w:t>
      </w:r>
      <w:r w:rsidR="009B42EA">
        <w:t xml:space="preserve"> Database - MySQL</w:t>
      </w:r>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r>
        <w:t>4.1.3 Server</w:t>
      </w:r>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Default="005637FA" w:rsidP="005637FA">
      <w:pPr>
        <w:pStyle w:val="Heading3"/>
      </w:pPr>
      <w:r>
        <w:t xml:space="preserve">4.1.4 </w:t>
      </w:r>
      <w:r w:rsidR="003C7D25">
        <w:t xml:space="preserve">Tools &amp; </w:t>
      </w:r>
      <w:proofErr w:type="spellStart"/>
      <w:r w:rsidR="003C7D25">
        <w:t>Softwares</w:t>
      </w:r>
      <w:proofErr w:type="spellEnd"/>
      <w:r w:rsidR="003C7D25">
        <w:t xml:space="preserve"> Used</w:t>
      </w:r>
    </w:p>
    <w:p w14:paraId="75298D02" w14:textId="7726E970" w:rsidR="003C7D25" w:rsidRPr="003C7D25" w:rsidRDefault="00CB324D" w:rsidP="003C7D25">
      <w:r>
        <w:t xml:space="preserve">For the development of JAVA, Eclipse IDE is used. IDE stands for Integrated Development Environment. And for the frontend, </w:t>
      </w:r>
      <w:proofErr w:type="spellStart"/>
      <w:r>
        <w:t>Microsofts</w:t>
      </w:r>
      <w:proofErr w:type="spellEnd"/>
      <w:r>
        <w:t xml:space="preserve"> Visual Studio Code is used.</w:t>
      </w:r>
      <w:r w:rsidR="00626D98">
        <w:t xml:space="preserve"> And for database and SQL </w:t>
      </w:r>
      <w:proofErr w:type="spellStart"/>
      <w:r w:rsidR="00626D98">
        <w:t>Navicat</w:t>
      </w:r>
      <w:proofErr w:type="spellEnd"/>
      <w:r w:rsidR="00626D98">
        <w:t xml:space="preserve"> premium software is used.</w:t>
      </w:r>
    </w:p>
    <w:p w14:paraId="719FDF1B" w14:textId="6942A45D" w:rsidR="00CD16BA" w:rsidRPr="005971F9" w:rsidRDefault="00095BD1" w:rsidP="00095BD1">
      <w:pPr>
        <w:pStyle w:val="Heading2"/>
      </w:pPr>
      <w:r>
        <w:t>4.2 Frontend Implementation</w:t>
      </w:r>
    </w:p>
    <w:p w14:paraId="035B6704" w14:textId="4EB435F1"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w:t>
      </w:r>
      <w:r w:rsidR="002B5D7F">
        <w:t xml:space="preserve"> From all the parameters we have one parameter as </w:t>
      </w:r>
      <w:r w:rsidR="002B5D7F" w:rsidRPr="002B5D7F">
        <w:rPr>
          <w:b/>
          <w:bCs/>
        </w:rPr>
        <w:t xml:space="preserve">Rendering Time </w:t>
      </w:r>
      <w:proofErr w:type="gramStart"/>
      <w:r w:rsidR="002B5D7F" w:rsidRPr="002B5D7F">
        <w:rPr>
          <w:b/>
          <w:bCs/>
        </w:rPr>
        <w:t>For</w:t>
      </w:r>
      <w:proofErr w:type="gramEnd"/>
      <w:r w:rsidR="002B5D7F" w:rsidRPr="002B5D7F">
        <w:rPr>
          <w:b/>
          <w:bCs/>
        </w:rPr>
        <w:t xml:space="preserve"> Real</w:t>
      </w:r>
      <w:r w:rsidR="00987ABE">
        <w:rPr>
          <w:b/>
          <w:bCs/>
        </w:rPr>
        <w:t>-</w:t>
      </w:r>
      <w:r w:rsidR="002B5D7F" w:rsidRPr="002B5D7F">
        <w:rPr>
          <w:b/>
          <w:bCs/>
        </w:rPr>
        <w:t>Time Data</w:t>
      </w:r>
      <w:r w:rsidR="002B5D7F">
        <w:t xml:space="preserve">, and a way to calculate this parameter is very different in all the frameworks, so this is explained in depth.  </w:t>
      </w:r>
      <w:r w:rsidR="001A662E">
        <w:t xml:space="preserve"> Let's see how the 4 applications are built.</w:t>
      </w:r>
      <w:r w:rsidR="00AC16CF">
        <w:t xml:space="preserve"> Throughout the application, we just have one route as of now and that route is </w:t>
      </w:r>
      <w:r w:rsidR="0058562B">
        <w:t xml:space="preserve">the </w:t>
      </w:r>
      <w:r w:rsidR="00AC16CF">
        <w:t>Home route.</w:t>
      </w:r>
      <w:r w:rsidR="0058562B">
        <w:t xml:space="preserve"> </w:t>
      </w:r>
      <w:r w:rsidR="004C2B77">
        <w:t>Also, the Static Header is implemented using CSS’s flex properties.</w:t>
      </w:r>
      <w:r w:rsidR="00B2742F">
        <w:t xml:space="preserve"> </w:t>
      </w:r>
    </w:p>
    <w:p w14:paraId="78C5B136" w14:textId="70B5F2F4" w:rsidR="003A194E" w:rsidRDefault="00C2009C" w:rsidP="00B569C8">
      <w:pPr>
        <w:pStyle w:val="Heading3"/>
      </w:pPr>
      <w:r>
        <w:lastRenderedPageBreak/>
        <w:t xml:space="preserve">4.2.1 </w:t>
      </w:r>
      <w:r w:rsidR="0029735E">
        <w:t>Angular Implementation.</w:t>
      </w:r>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3AD461EB" w14:textId="5A98BCAA" w:rsidR="00980566" w:rsidRDefault="00F616E9" w:rsidP="00F12865">
      <w:r>
        <w:rPr>
          <w:noProof/>
        </w:rPr>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30FD216A" w14:textId="63B52328" w:rsidR="008D2E93" w:rsidRDefault="00CC2422" w:rsidP="00F12865">
      <w:r>
        <w:rPr>
          <w:noProof/>
        </w:rPr>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712A147" w14:textId="72DC16C8" w:rsidR="00CC2422" w:rsidRDefault="00CC2422" w:rsidP="00F12865">
      <w:r>
        <w:t>When app loads for the first time we have to display some movies and shows retrieved from the database.</w:t>
      </w:r>
    </w:p>
    <w:p w14:paraId="0062E51B" w14:textId="503A2252" w:rsidR="007862AB" w:rsidRDefault="00B573BD" w:rsidP="00F12865">
      <w:r>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ajax.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6143766F" w14:textId="05B80055" w:rsidR="004D5A24" w:rsidRDefault="006547C9" w:rsidP="006429D9">
      <w:pPr>
        <w:jc w:val="center"/>
      </w:pPr>
      <w:r>
        <w:rPr>
          <w:noProof/>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572829A4" w14:textId="332653BB" w:rsidR="008623C5" w:rsidRDefault="008623C5" w:rsidP="00F12865">
      <w:r>
        <w:rPr>
          <w:noProof/>
        </w:rPr>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6FBE261D" w14:textId="78882AF6" w:rsidR="003948A4" w:rsidRDefault="00D75680" w:rsidP="00F12865">
      <w:r>
        <w:t xml:space="preserve">Once the list is updated and the last element is rendered the function </w:t>
      </w:r>
      <w:proofErr w:type="spellStart"/>
      <w:proofErr w:type="gramStart"/>
      <w:r w:rsidRPr="00FB58A1">
        <w:rPr>
          <w:b/>
          <w:bCs/>
        </w:rPr>
        <w:t>calclulateRenderingTime</w:t>
      </w:r>
      <w:proofErr w:type="spellEnd"/>
      <w:r w:rsidRPr="00FB58A1">
        <w:rPr>
          <w:b/>
          <w:bCs/>
        </w:rPr>
        <w:t>(</w:t>
      </w:r>
      <w:proofErr w:type="gramEnd"/>
      <w:r w:rsidRPr="00FB58A1">
        <w:rPr>
          <w:b/>
          <w:bCs/>
        </w:rPr>
        <w:t xml:space="preserve">) </w:t>
      </w:r>
      <w:r>
        <w:t>is executed and it just consoles the output.</w:t>
      </w:r>
      <w:r w:rsidR="00CE1552">
        <w:t xml:space="preserve"> Also for clearing the search input field and getting all the shows which are displayed on the first the </w:t>
      </w:r>
      <w:proofErr w:type="spellStart"/>
      <w:proofErr w:type="gramStart"/>
      <w:r w:rsidR="00CE1552" w:rsidRPr="00FB58A1">
        <w:rPr>
          <w:b/>
          <w:bCs/>
        </w:rPr>
        <w:t>clear</w:t>
      </w:r>
      <w:r w:rsidR="00FB58A1" w:rsidRPr="00FB58A1">
        <w:rPr>
          <w:b/>
          <w:bCs/>
        </w:rPr>
        <w:t>S</w:t>
      </w:r>
      <w:r w:rsidR="00CE1552" w:rsidRPr="00FB58A1">
        <w:rPr>
          <w:b/>
          <w:bCs/>
        </w:rPr>
        <w:t>earch</w:t>
      </w:r>
      <w:proofErr w:type="spellEnd"/>
      <w:r w:rsidR="00CE1552" w:rsidRPr="00FB58A1">
        <w:rPr>
          <w:b/>
          <w:bCs/>
        </w:rPr>
        <w:t>(</w:t>
      </w:r>
      <w:proofErr w:type="gramEnd"/>
      <w:r w:rsidR="00CE1552" w:rsidRPr="00FB58A1">
        <w:rPr>
          <w:b/>
          <w:bCs/>
        </w:rPr>
        <w:t xml:space="preserve">) </w:t>
      </w:r>
      <w:r w:rsidR="00CE1552">
        <w:t>method is written which will be executed once the clear button is clicked.</w:t>
      </w:r>
    </w:p>
    <w:p w14:paraId="1AE5233E" w14:textId="2415053B" w:rsidR="004C4D0F" w:rsidRDefault="001A31E6" w:rsidP="00F12865">
      <w:pPr>
        <w:rPr>
          <w:b/>
          <w:bCs/>
        </w:rPr>
      </w:pPr>
      <w:r w:rsidRPr="001A31E6">
        <w:rPr>
          <w:b/>
          <w:bCs/>
        </w:rPr>
        <w:t xml:space="preserve">Approach to </w:t>
      </w:r>
      <w:r w:rsidRPr="001A31E6">
        <w:rPr>
          <w:b/>
          <w:bCs/>
        </w:rPr>
        <w:t xml:space="preserve">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557671B6" w14:textId="79C3D4DE" w:rsidR="001A31E6" w:rsidRPr="00BA414A" w:rsidRDefault="00BA414A" w:rsidP="00F12865">
      <w:r>
        <w:t xml:space="preserve">In angular to achieve this, </w:t>
      </w:r>
      <w:r w:rsidRPr="00BA414A">
        <w:rPr>
          <w:b/>
          <w:bCs/>
        </w:rPr>
        <w:t>*</w:t>
      </w:r>
      <w:proofErr w:type="spellStart"/>
      <w:r w:rsidRPr="00BA414A">
        <w:rPr>
          <w:b/>
          <w:bCs/>
        </w:rPr>
        <w:t>ngIf</w:t>
      </w:r>
      <w:proofErr w:type="spellEnd"/>
      <w:r>
        <w:t xml:space="preserve"> directive is used. We can pass the condition to this directive and based on that condition a method can be invoked or </w:t>
      </w:r>
      <w:r w:rsidR="00987ABE">
        <w:t>CSS</w:t>
      </w:r>
      <w:r>
        <w:t xml:space="preserve"> could be updated or el</w:t>
      </w:r>
      <w:r w:rsidR="00987ABE">
        <w:t>e</w:t>
      </w:r>
      <w:r>
        <w:t xml:space="preserve">ment is made hidden or visible. So as per shown in image </w:t>
      </w:r>
      <w:r w:rsidR="00987ABE">
        <w:t>XYZ</w:t>
      </w:r>
      <w:r>
        <w:t xml:space="preserve"> if rendering time has to be calculated on 100</w:t>
      </w:r>
      <w:r w:rsidRPr="00BA414A">
        <w:rPr>
          <w:vertAlign w:val="superscript"/>
        </w:rPr>
        <w:t>th</w:t>
      </w:r>
      <w:r>
        <w:t xml:space="preserve"> element, and the id of 100</w:t>
      </w:r>
      <w:r w:rsidRPr="00BA414A">
        <w:rPr>
          <w:vertAlign w:val="superscript"/>
        </w:rPr>
        <w:t>th</w:t>
      </w:r>
      <w:r>
        <w:t xml:space="preserve">   element is known, then the id of the current element will </w:t>
      </w:r>
      <w:r>
        <w:lastRenderedPageBreak/>
        <w:t>be checked against the known id of 100</w:t>
      </w:r>
      <w:r w:rsidRPr="00BA414A">
        <w:rPr>
          <w:vertAlign w:val="superscript"/>
        </w:rPr>
        <w:t>th</w:t>
      </w:r>
      <w:r>
        <w:t xml:space="preserve"> element and if condition satisfies then the </w:t>
      </w:r>
      <w:proofErr w:type="spellStart"/>
      <w:r w:rsidRPr="00FB58A1">
        <w:rPr>
          <w:b/>
          <w:bCs/>
        </w:rPr>
        <w:t>calclulateRenderingTime</w:t>
      </w:r>
      <w:proofErr w:type="spellEnd"/>
      <w:r w:rsidRPr="00FB58A1">
        <w:rPr>
          <w:b/>
          <w:bCs/>
        </w:rPr>
        <w:t>()</w:t>
      </w:r>
      <w:r>
        <w:rPr>
          <w:b/>
          <w:bCs/>
        </w:rPr>
        <w:t xml:space="preserve"> </w:t>
      </w:r>
      <w:r w:rsidRPr="00BA414A">
        <w:t>function is called and we get the rendering time</w:t>
      </w:r>
      <w:r>
        <w:t xml:space="preserve">. This is how </w:t>
      </w:r>
      <w:r w:rsidR="00683418">
        <w:t xml:space="preserve">the </w:t>
      </w:r>
      <w:r>
        <w:t xml:space="preserve">Rendering time of </w:t>
      </w:r>
      <w:r w:rsidR="00683418">
        <w:t xml:space="preserve">the </w:t>
      </w:r>
      <w:r>
        <w:t>n</w:t>
      </w:r>
      <w:r w:rsidRPr="00235002">
        <w:rPr>
          <w:vertAlign w:val="superscript"/>
        </w:rPr>
        <w:t>th</w:t>
      </w:r>
      <w:r>
        <w:t xml:space="preserve"> elem</w:t>
      </w:r>
      <w:r w:rsidR="00683418">
        <w:t>e</w:t>
      </w:r>
      <w:r>
        <w:t>nt can be calculated.</w:t>
      </w:r>
    </w:p>
    <w:p w14:paraId="441076C7" w14:textId="5D68D0A8" w:rsidR="00597293" w:rsidRDefault="004E5FFE" w:rsidP="004E5FFE">
      <w:pPr>
        <w:jc w:val="center"/>
      </w:pPr>
      <w:r>
        <w:rPr>
          <w:noProof/>
        </w:rPr>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19199513" w14:textId="1DCDA3B1"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750D7831" w14:textId="77777777" w:rsidR="00A9658D" w:rsidRDefault="00A9658D" w:rsidP="004E5FFE"/>
    <w:p w14:paraId="08BBAC03" w14:textId="15A5EDFE" w:rsidR="009E5B8F" w:rsidRDefault="009E5B8F" w:rsidP="009E5B8F">
      <w:pPr>
        <w:pStyle w:val="Heading3"/>
      </w:pPr>
      <w:r>
        <w:t>4.2.2 ReactJS Implem</w:t>
      </w:r>
      <w:r w:rsidR="002E5DDF">
        <w:t>en</w:t>
      </w:r>
      <w:r>
        <w:t>tation:</w:t>
      </w:r>
    </w:p>
    <w:p w14:paraId="510DC41B" w14:textId="7ED4C3ED" w:rsidR="00050B9C" w:rsidRDefault="00495D83" w:rsidP="009031BC">
      <w:r>
        <w:t>Like Angular react is al</w:t>
      </w:r>
      <w:r w:rsidR="002E5DDF">
        <w:t>so</w:t>
      </w:r>
      <w:r>
        <w:t xml:space="preserve"> comprises of components.</w:t>
      </w:r>
    </w:p>
    <w:p w14:paraId="436D5694" w14:textId="648F5D74" w:rsidR="00050B9C" w:rsidRDefault="00C61D65" w:rsidP="00C61D65">
      <w:pPr>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62E80A7E" w14:textId="6E1A9472" w:rsidR="009412AB" w:rsidRDefault="009412AB" w:rsidP="009412AB">
      <w:pPr>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04480D7B"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ajax call is made to fetch the </w:t>
      </w:r>
      <w:proofErr w:type="gramStart"/>
      <w:r>
        <w:t>first time</w:t>
      </w:r>
      <w:proofErr w:type="gramEnd"/>
      <w:r>
        <w:t xml:space="preserve"> data.</w:t>
      </w:r>
    </w:p>
    <w:p w14:paraId="5B39D9A9" w14:textId="38951B22" w:rsidR="00494613" w:rsidRDefault="00494613" w:rsidP="009412AB">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4B3EA6E4" w14:textId="3D9553DE" w:rsidR="003A44A3" w:rsidRDefault="003A44A3" w:rsidP="009412AB"/>
    <w:p w14:paraId="24BF39BA" w14:textId="053B2C16" w:rsidR="003A44A3" w:rsidRDefault="003A44A3" w:rsidP="009412AB">
      <w:r>
        <w:t>For getting the data based on</w:t>
      </w:r>
      <w:r w:rsidR="00DA5C07">
        <w:t xml:space="preserve"> </w:t>
      </w:r>
      <w:r>
        <w:t xml:space="preserve">search query separate ajax call is written which will be invoked on clicking </w:t>
      </w:r>
      <w:r w:rsidR="00DA5C07">
        <w:t xml:space="preserve">the </w:t>
      </w:r>
      <w:r>
        <w:t>search button.</w:t>
      </w:r>
    </w:p>
    <w:p w14:paraId="2678201B" w14:textId="098B30CD" w:rsidR="003A44A3" w:rsidRDefault="003A44A3" w:rsidP="003A44A3">
      <w:pPr>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7D46E2CC" w14:textId="2377B4C8" w:rsidR="00232F2F" w:rsidRDefault="00232F2F" w:rsidP="00232F2F">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425F1C1F" w14:textId="01CF9559" w:rsidR="00232F2F" w:rsidRPr="00232F2F" w:rsidRDefault="00232F2F" w:rsidP="00232F2F">
      <w:r w:rsidRPr="00232F2F">
        <w:t>In react</w:t>
      </w:r>
      <w:r>
        <w:t xml:space="preserve"> when the list is rendering it calls the function to calculate rendering time on every element. It passes the current show or movie to the function and if that movie id is the last then theta rendering function simply prints the log as </w:t>
      </w:r>
      <w:proofErr w:type="spellStart"/>
      <w:proofErr w:type="gramStart"/>
      <w:r>
        <w:t>a</w:t>
      </w:r>
      <w:proofErr w:type="spellEnd"/>
      <w:proofErr w:type="gramEnd"/>
      <w:r>
        <w:t xml:space="preserve"> End Time.</w:t>
      </w:r>
    </w:p>
    <w:p w14:paraId="3BDBE0AB" w14:textId="77777777" w:rsidR="00232F2F" w:rsidRDefault="00232F2F" w:rsidP="00232F2F"/>
    <w:p w14:paraId="2C1BF0FB" w14:textId="37458514" w:rsidR="003A45FD" w:rsidRDefault="00DC5D87" w:rsidP="00DC5D87">
      <w:pPr>
        <w:pStyle w:val="Heading3"/>
      </w:pPr>
      <w:r>
        <w:t>4.2.3 Vue.js Implementation</w:t>
      </w:r>
    </w:p>
    <w:p w14:paraId="31F2453A" w14:textId="6C4DD148" w:rsidR="002204C0" w:rsidRPr="005142B9" w:rsidRDefault="00645F54" w:rsidP="00141120">
      <w:r>
        <w:t xml:space="preserve">In vue.js all the components, template, and styling </w:t>
      </w:r>
      <w:proofErr w:type="gramStart"/>
      <w:r>
        <w:t>code .</w:t>
      </w:r>
      <w:proofErr w:type="spellStart"/>
      <w:r>
        <w:t>i</w:t>
      </w:r>
      <w:proofErr w:type="gramEnd"/>
      <w:r>
        <w:t>.e</w:t>
      </w:r>
      <w:proofErr w:type="spellEnd"/>
      <w:r>
        <w:t xml:space="preserve"> CSS can be written in a single file.</w:t>
      </w:r>
      <w:r w:rsidR="002204C0">
        <w:t xml:space="preserve"> This code is written in a file with </w:t>
      </w:r>
      <w:proofErr w:type="gramStart"/>
      <w:r w:rsidR="002204C0">
        <w:t xml:space="preserve">extension </w:t>
      </w:r>
      <w:r w:rsidR="002204C0" w:rsidRPr="002204C0">
        <w:rPr>
          <w:b/>
          <w:bCs/>
        </w:rPr>
        <w:t>.</w:t>
      </w:r>
      <w:proofErr w:type="spellStart"/>
      <w:r w:rsidR="002204C0" w:rsidRPr="002204C0">
        <w:rPr>
          <w:b/>
          <w:bCs/>
        </w:rPr>
        <w:t>vue</w:t>
      </w:r>
      <w:proofErr w:type="spellEnd"/>
      <w:proofErr w:type="gramEnd"/>
      <w:r w:rsidR="002204C0">
        <w:rPr>
          <w:b/>
          <w:bCs/>
        </w:rPr>
        <w:t>.</w:t>
      </w:r>
      <w:r w:rsidR="002204C0">
        <w:t xml:space="preserve"> In our case </w:t>
      </w:r>
      <w:proofErr w:type="spellStart"/>
      <w:r w:rsidR="002204C0" w:rsidRPr="002204C0">
        <w:rPr>
          <w:b/>
          <w:bCs/>
        </w:rPr>
        <w:t>home.vue</w:t>
      </w:r>
      <w:proofErr w:type="spellEnd"/>
      <w:r w:rsidR="002204C0">
        <w:rPr>
          <w:b/>
          <w:bCs/>
        </w:rPr>
        <w:t xml:space="preserve">. </w:t>
      </w:r>
      <w:r w:rsidR="008F11F4">
        <w:t xml:space="preserve">The code is separated by the tags. All the HTML code is written inside a </w:t>
      </w:r>
      <w:r w:rsidR="008F11F4" w:rsidRPr="008F11F4">
        <w:rPr>
          <w:b/>
          <w:bCs/>
        </w:rPr>
        <w:t>&lt;template</w:t>
      </w:r>
      <w:proofErr w:type="gramStart"/>
      <w:r w:rsidR="008F11F4" w:rsidRPr="008F11F4">
        <w:rPr>
          <w:b/>
          <w:bCs/>
        </w:rPr>
        <w:t>&gt;</w:t>
      </w:r>
      <w:r w:rsidR="008F11F4">
        <w:rPr>
          <w:b/>
          <w:bCs/>
        </w:rPr>
        <w:t>..</w:t>
      </w:r>
      <w:proofErr w:type="gramEnd"/>
      <w:r w:rsidR="008F11F4" w:rsidRPr="008F11F4">
        <w:rPr>
          <w:b/>
          <w:bCs/>
        </w:rPr>
        <w:t>&lt;</w:t>
      </w:r>
      <w:r w:rsidR="008F11F4">
        <w:rPr>
          <w:b/>
          <w:bCs/>
        </w:rPr>
        <w:t>/</w:t>
      </w:r>
      <w:r w:rsidR="008F11F4" w:rsidRPr="008F11F4">
        <w:rPr>
          <w:b/>
          <w:bCs/>
        </w:rPr>
        <w:t>template&gt;</w:t>
      </w:r>
      <w:r w:rsidR="008F11F4">
        <w:t xml:space="preserve"> tag. All Scripting </w:t>
      </w:r>
      <w:r w:rsidR="008F11F4">
        <w:lastRenderedPageBreak/>
        <w:t xml:space="preserve">code is written inside </w:t>
      </w:r>
      <w:r w:rsidR="008F11F4" w:rsidRPr="008F11F4">
        <w:rPr>
          <w:b/>
          <w:bCs/>
        </w:rPr>
        <w:t>&lt;script</w:t>
      </w:r>
      <w:proofErr w:type="gramStart"/>
      <w:r w:rsidR="008F11F4" w:rsidRPr="008F11F4">
        <w:rPr>
          <w:b/>
          <w:bCs/>
        </w:rPr>
        <w:t>&gt;..</w:t>
      </w:r>
      <w:proofErr w:type="gramEnd"/>
      <w:r w:rsidR="008F11F4" w:rsidRPr="008F11F4">
        <w:rPr>
          <w:b/>
          <w:bCs/>
        </w:rPr>
        <w:t>&lt;/script&gt;</w:t>
      </w:r>
      <w:r w:rsidR="008F11F4">
        <w:rPr>
          <w:b/>
          <w:bCs/>
        </w:rPr>
        <w:t xml:space="preserve">. </w:t>
      </w:r>
      <w:r w:rsidR="008F11F4">
        <w:t xml:space="preserve">And all the required styling code is written inside a </w:t>
      </w:r>
      <w:r w:rsidR="008F11F4" w:rsidRPr="008F11F4">
        <w:rPr>
          <w:b/>
          <w:bCs/>
        </w:rPr>
        <w:t>&lt;style</w:t>
      </w:r>
      <w:r w:rsidR="00E535BC">
        <w:rPr>
          <w:b/>
          <w:bCs/>
        </w:rPr>
        <w:t xml:space="preserve"> scoped</w:t>
      </w:r>
      <w:r w:rsidR="008F11F4" w:rsidRPr="008F11F4">
        <w:rPr>
          <w:b/>
          <w:bCs/>
        </w:rPr>
        <w:t>&gt;…&lt;/style&gt;</w:t>
      </w:r>
      <w:r w:rsidR="00E535BC">
        <w:rPr>
          <w:b/>
          <w:bCs/>
        </w:rPr>
        <w:t xml:space="preserve">. </w:t>
      </w:r>
      <w:r w:rsidR="002204C0" w:rsidRPr="008F11F4">
        <w:rPr>
          <w:b/>
          <w:bCs/>
        </w:rPr>
        <w:t xml:space="preserve"> </w:t>
      </w:r>
      <w:r w:rsidR="005142B9">
        <w:t>The scoped directive specifies that the CSS written inside that should be applied to this template only.</w:t>
      </w:r>
    </w:p>
    <w:p w14:paraId="35217742" w14:textId="35983173" w:rsidR="00141120" w:rsidRDefault="00142524" w:rsidP="00142524">
      <w:pPr>
        <w:jc w:val="center"/>
      </w:pPr>
      <w:r>
        <w:rPr>
          <w:noProof/>
        </w:rPr>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4">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2AADDEF2" w14:textId="59815096" w:rsidR="00142524" w:rsidRDefault="00142524" w:rsidP="00142524">
      <w:r>
        <w:t>The above figure shows how templates are written.</w:t>
      </w:r>
      <w:r w:rsidR="00A14120">
        <w:t xml:space="preserve"> It starts with the </w:t>
      </w:r>
      <w:r w:rsidR="00A14120" w:rsidRPr="00A14120">
        <w:rPr>
          <w:b/>
          <w:bCs/>
        </w:rPr>
        <w:t>&lt;template&gt;</w:t>
      </w:r>
      <w:r w:rsidR="00A14120">
        <w:t xml:space="preserve"> tag. For data binding, the </w:t>
      </w:r>
      <w:r w:rsidR="00A14120" w:rsidRPr="00A14120">
        <w:rPr>
          <w:b/>
          <w:bCs/>
        </w:rPr>
        <w:t>v-model</w:t>
      </w:r>
      <w:r w:rsidR="00A14120">
        <w:rPr>
          <w:b/>
          <w:bCs/>
        </w:rPr>
        <w:t xml:space="preserve"> </w:t>
      </w:r>
      <w:r w:rsidR="00A14120">
        <w:t xml:space="preserve">directive provided by the venue is used. And to make buttons clickable </w:t>
      </w:r>
      <w:r w:rsidR="00A14120" w:rsidRPr="00A14120">
        <w:rPr>
          <w:b/>
          <w:bCs/>
        </w:rPr>
        <w:t>@click</w:t>
      </w:r>
      <w:r w:rsidR="00A14120">
        <w:t xml:space="preserve"> is used. For displaying the list </w:t>
      </w:r>
      <w:r w:rsidR="00A14120" w:rsidRPr="00A14120">
        <w:rPr>
          <w:b/>
          <w:bCs/>
        </w:rPr>
        <w:t>v-for</w:t>
      </w:r>
      <w:r w:rsidR="00A14120">
        <w:t xml:space="preserve"> which is default directive from </w:t>
      </w:r>
      <w:proofErr w:type="spellStart"/>
      <w:r w:rsidR="00A14120">
        <w:t>vue</w:t>
      </w:r>
      <w:proofErr w:type="spellEnd"/>
      <w:r w:rsidR="00A14120">
        <w:t xml:space="preserve"> is used.</w:t>
      </w:r>
    </w:p>
    <w:p w14:paraId="50FD7471" w14:textId="77948E70" w:rsidR="00721BEC" w:rsidRDefault="005872B6" w:rsidP="005872B6">
      <w:pPr>
        <w:jc w:val="center"/>
      </w:pPr>
      <w:r>
        <w:rPr>
          <w:noProof/>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5">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2169031B" w14:textId="25665B5E" w:rsidR="00721BEC" w:rsidRDefault="005872B6" w:rsidP="00142524">
      <w:r>
        <w:t xml:space="preserve">This is how components look likes in the </w:t>
      </w:r>
      <w:proofErr w:type="spellStart"/>
      <w:r>
        <w:t>vue</w:t>
      </w:r>
      <w:proofErr w:type="spellEnd"/>
      <w:r>
        <w:t>.</w:t>
      </w:r>
      <w:r w:rsidR="00DA5C07">
        <w:t xml:space="preserve"> Like </w:t>
      </w:r>
      <w:proofErr w:type="spellStart"/>
      <w:proofErr w:type="gramStart"/>
      <w:r w:rsidR="00DA5C07" w:rsidRPr="00207236">
        <w:rPr>
          <w:b/>
          <w:bCs/>
        </w:rPr>
        <w:t>ngOnIniti</w:t>
      </w:r>
      <w:proofErr w:type="spellEnd"/>
      <w:r w:rsidR="00207236" w:rsidRPr="00207236">
        <w:rPr>
          <w:b/>
          <w:bCs/>
        </w:rPr>
        <w:t>(</w:t>
      </w:r>
      <w:proofErr w:type="gramEnd"/>
      <w:r w:rsidR="00207236" w:rsidRPr="00207236">
        <w:rPr>
          <w:b/>
          <w:bCs/>
        </w:rPr>
        <w:t>)</w:t>
      </w:r>
      <w:r w:rsidR="00DA5C07">
        <w:t xml:space="preserve"> and </w:t>
      </w:r>
      <w:proofErr w:type="spellStart"/>
      <w:r w:rsidR="00207236" w:rsidRPr="00C61D65">
        <w:rPr>
          <w:b/>
          <w:bCs/>
        </w:rPr>
        <w:t>componentDidMount</w:t>
      </w:r>
      <w:proofErr w:type="spellEnd"/>
      <w:r w:rsidR="00207236" w:rsidRPr="00C61D65">
        <w:rPr>
          <w:b/>
          <w:bCs/>
        </w:rPr>
        <w:t>()</w:t>
      </w:r>
      <w:r w:rsidR="00207236">
        <w:rPr>
          <w:b/>
          <w:bCs/>
        </w:rPr>
        <w:t xml:space="preserve"> </w:t>
      </w:r>
      <w:r w:rsidR="00207236">
        <w:t xml:space="preserve">methods from angular and react respectively,vue.js have the </w:t>
      </w:r>
      <w:r w:rsidR="00207236" w:rsidRPr="00207236">
        <w:rPr>
          <w:b/>
          <w:bCs/>
        </w:rPr>
        <w:t>mounted()</w:t>
      </w:r>
      <w:r w:rsidR="00207236">
        <w:rPr>
          <w:b/>
          <w:bCs/>
        </w:rPr>
        <w:t xml:space="preserve"> </w:t>
      </w:r>
      <w:r w:rsidR="00207236">
        <w:t xml:space="preserve">method which gets invoked when the component is instantiated and when it is instantiated the </w:t>
      </w:r>
      <w:proofErr w:type="spellStart"/>
      <w:r w:rsidR="00207236" w:rsidRPr="00207236">
        <w:rPr>
          <w:b/>
          <w:bCs/>
        </w:rPr>
        <w:t>getAllMethod</w:t>
      </w:r>
      <w:proofErr w:type="spellEnd"/>
      <w:r w:rsidR="00207236" w:rsidRPr="00207236">
        <w:rPr>
          <w:b/>
          <w:bCs/>
        </w:rPr>
        <w:t>()</w:t>
      </w:r>
      <w:r w:rsidR="00207236">
        <w:t xml:space="preserve"> is called and all the data is fetched from the server. Similarly, </w:t>
      </w:r>
      <w:proofErr w:type="spellStart"/>
      <w:proofErr w:type="gramStart"/>
      <w:r w:rsidR="00207236" w:rsidRPr="00207236">
        <w:rPr>
          <w:b/>
          <w:bCs/>
        </w:rPr>
        <w:t>getSearchShows</w:t>
      </w:r>
      <w:proofErr w:type="spellEnd"/>
      <w:r w:rsidR="00207236" w:rsidRPr="00207236">
        <w:rPr>
          <w:b/>
          <w:bCs/>
        </w:rPr>
        <w:t>(</w:t>
      </w:r>
      <w:proofErr w:type="gramEnd"/>
      <w:r w:rsidR="00207236" w:rsidRPr="00207236">
        <w:rPr>
          <w:b/>
          <w:bCs/>
        </w:rPr>
        <w:t>)</w:t>
      </w:r>
      <w:r w:rsidR="00207236">
        <w:rPr>
          <w:b/>
          <w:bCs/>
        </w:rPr>
        <w:t xml:space="preserve"> </w:t>
      </w:r>
      <w:r w:rsidR="00207236">
        <w:t>is written to get data based on the search query. All the required methods are written inside the method object.</w:t>
      </w:r>
    </w:p>
    <w:p w14:paraId="46E542E0" w14:textId="77777777" w:rsidR="00756258" w:rsidRDefault="00756258" w:rsidP="00756258">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62CBFE3D" w14:textId="3B3A744D" w:rsidR="00756258" w:rsidRDefault="00756258" w:rsidP="00142524">
      <w:r>
        <w:t xml:space="preserve">The approach used in Vue.js &amp; Angular 8 is very similar. Here </w:t>
      </w:r>
      <w:r w:rsidRPr="00756258">
        <w:rPr>
          <w:b/>
          <w:bCs/>
        </w:rPr>
        <w:t>v-if</w:t>
      </w:r>
      <w:r>
        <w:t xml:space="preserve"> is used to check the current elements show id with the last elements show id. If this condition satisfies the element under that condition will be rendered and if that element is rendered it will call a </w:t>
      </w:r>
      <w:proofErr w:type="spellStart"/>
      <w:proofErr w:type="gramStart"/>
      <w:r w:rsidRPr="00756258">
        <w:rPr>
          <w:b/>
          <w:bCs/>
        </w:rPr>
        <w:lastRenderedPageBreak/>
        <w:t>caluclateRenderingTime</w:t>
      </w:r>
      <w:proofErr w:type="spellEnd"/>
      <w:r w:rsidRPr="00756258">
        <w:rPr>
          <w:b/>
          <w:bCs/>
        </w:rPr>
        <w:t>(</w:t>
      </w:r>
      <w:proofErr w:type="gramEnd"/>
      <w:r w:rsidRPr="00756258">
        <w:rPr>
          <w:b/>
          <w:bCs/>
        </w:rPr>
        <w:t>)</w:t>
      </w:r>
      <w:r>
        <w:t xml:space="preserve"> method for setting a CSS style using the </w:t>
      </w:r>
      <w:r w:rsidRPr="00756258">
        <w:rPr>
          <w:b/>
          <w:bCs/>
        </w:rPr>
        <w:t>v-bind</w:t>
      </w:r>
      <w:r>
        <w:t xml:space="preserve"> property as shown in figure XYZ.</w:t>
      </w:r>
    </w:p>
    <w:p w14:paraId="684407DF" w14:textId="6BD568BA" w:rsidR="008E075B" w:rsidRPr="00A14120" w:rsidRDefault="001A4D30" w:rsidP="001A4D30">
      <w:pPr>
        <w:jc w:val="center"/>
      </w:pPr>
      <w:r>
        <w:rPr>
          <w:noProof/>
        </w:rPr>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3F583DBE" w14:textId="641B1F22" w:rsidR="00141120" w:rsidRDefault="00141120" w:rsidP="00141120">
      <w:r>
        <w:t xml:space="preserve">Routing in </w:t>
      </w:r>
      <w:proofErr w:type="spellStart"/>
      <w:r w:rsidR="001A4D30">
        <w:t>vue</w:t>
      </w:r>
      <w:proofErr w:type="spellEnd"/>
      <w:r>
        <w:t xml:space="preserve"> is provided as shown in the </w:t>
      </w:r>
      <w:r w:rsidR="00602D16">
        <w:t>above</w:t>
      </w:r>
      <w:r>
        <w:t xml:space="preserve"> image. It takes the </w:t>
      </w:r>
      <w:proofErr w:type="spellStart"/>
      <w:r>
        <w:t>const</w:t>
      </w:r>
      <w:proofErr w:type="spellEnd"/>
      <w:r>
        <w:t xml:space="preserve"> routes as the array of an object where each object represents the separate route. This object has a path, name &amp; component fields.</w:t>
      </w:r>
    </w:p>
    <w:p w14:paraId="2748F280" w14:textId="533A39F7" w:rsidR="00E30302" w:rsidRDefault="00A8161E" w:rsidP="00A8161E">
      <w:pPr>
        <w:pStyle w:val="Heading3"/>
      </w:pPr>
      <w:r>
        <w:t>4.2.4 Ember.js Implementation</w:t>
      </w:r>
    </w:p>
    <w:p w14:paraId="7BCEA0A7" w14:textId="2AF3765E" w:rsidR="00A8161E" w:rsidRDefault="00B20B3C" w:rsidP="00A8161E">
      <w:r>
        <w:t xml:space="preserve">In ember.js component and template </w:t>
      </w:r>
      <w:proofErr w:type="gramStart"/>
      <w:r>
        <w:t>is</w:t>
      </w:r>
      <w:proofErr w:type="gramEnd"/>
      <w:r>
        <w:t xml:space="preserve"> written in the separate file. The component code is written in the home.js file.</w:t>
      </w:r>
      <w:r w:rsidR="00E1615B">
        <w:t xml:space="preserve"> </w:t>
      </w:r>
      <w:r w:rsidR="00242AA5">
        <w:t>The</w:t>
      </w:r>
      <w:r w:rsidR="00242AA5" w:rsidRPr="00242AA5">
        <w:rPr>
          <w:b/>
          <w:bCs/>
        </w:rPr>
        <w:t xml:space="preserve"> </w:t>
      </w:r>
      <w:proofErr w:type="spellStart"/>
      <w:proofErr w:type="gramStart"/>
      <w:r w:rsidR="00242AA5" w:rsidRPr="00242AA5">
        <w:rPr>
          <w:b/>
          <w:bCs/>
        </w:rPr>
        <w:t>getAllShows</w:t>
      </w:r>
      <w:proofErr w:type="spellEnd"/>
      <w:r w:rsidR="00242AA5" w:rsidRPr="00242AA5">
        <w:rPr>
          <w:b/>
          <w:bCs/>
        </w:rPr>
        <w:t>(</w:t>
      </w:r>
      <w:proofErr w:type="gramEnd"/>
      <w:r w:rsidR="00242AA5" w:rsidRPr="00242AA5">
        <w:rPr>
          <w:b/>
          <w:bCs/>
        </w:rPr>
        <w:t>)</w:t>
      </w:r>
      <w:r w:rsidR="00242AA5">
        <w:rPr>
          <w:b/>
          <w:bCs/>
        </w:rPr>
        <w:t xml:space="preserve"> </w:t>
      </w:r>
      <w:r w:rsidR="00242AA5">
        <w:t>method is called in the constructor of a class. The basic functionality of the constructor is to initialize the properties</w:t>
      </w:r>
      <w:r w:rsidR="00A03AAB">
        <w:t xml:space="preserve"> of its class.</w:t>
      </w:r>
      <w:r w:rsidR="00A86B83">
        <w:t xml:space="preserve"> In the same way, get </w:t>
      </w:r>
      <w:proofErr w:type="spellStart"/>
      <w:proofErr w:type="gramStart"/>
      <w:r w:rsidR="00A86B83" w:rsidRPr="00A86B83">
        <w:rPr>
          <w:b/>
          <w:bCs/>
        </w:rPr>
        <w:t>getSearchShows</w:t>
      </w:r>
      <w:proofErr w:type="spellEnd"/>
      <w:r w:rsidR="00A86B83" w:rsidRPr="00A86B83">
        <w:rPr>
          <w:b/>
          <w:bCs/>
        </w:rPr>
        <w:t>(</w:t>
      </w:r>
      <w:proofErr w:type="gramEnd"/>
      <w:r w:rsidR="00A86B83" w:rsidRPr="00A86B83">
        <w:rPr>
          <w:b/>
          <w:bCs/>
        </w:rPr>
        <w:t>)</w:t>
      </w:r>
      <w:r w:rsidR="00A86B83">
        <w:rPr>
          <w:b/>
          <w:bCs/>
        </w:rPr>
        <w:t xml:space="preserve"> </w:t>
      </w:r>
      <w:r w:rsidR="00A86B83">
        <w:t>is written which will be called once the user clicks on the search button</w:t>
      </w:r>
      <w:r w:rsidR="00E95080">
        <w:t>, and template will be updated.</w:t>
      </w:r>
    </w:p>
    <w:p w14:paraId="5910BEB3" w14:textId="5E02D01B" w:rsidR="00870E0C" w:rsidRDefault="00340786" w:rsidP="00340786">
      <w:pPr>
        <w:jc w:val="center"/>
      </w:pPr>
      <w:r>
        <w:rPr>
          <w:noProof/>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7">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2CF68263" w14:textId="06A5180B" w:rsidR="00340786" w:rsidRDefault="00340786" w:rsidP="00340786"/>
    <w:p w14:paraId="06981EAA" w14:textId="5621725D" w:rsidR="00D83FE9" w:rsidRDefault="00D83FE9" w:rsidP="00340786">
      <w:pPr>
        <w:rPr>
          <w:b/>
          <w:bCs/>
        </w:rPr>
      </w:pPr>
      <w:r>
        <w:t xml:space="preserve">The extension of </w:t>
      </w:r>
      <w:r w:rsidR="004A5F8E">
        <w:t xml:space="preserve">the </w:t>
      </w:r>
      <w:r>
        <w:t xml:space="preserve">template </w:t>
      </w:r>
      <w:proofErr w:type="gramStart"/>
      <w:r>
        <w:t xml:space="preserve">is </w:t>
      </w:r>
      <w:r w:rsidRPr="00D83FE9">
        <w:rPr>
          <w:b/>
          <w:bCs/>
        </w:rPr>
        <w:t>.</w:t>
      </w:r>
      <w:proofErr w:type="spellStart"/>
      <w:r w:rsidRPr="00D83FE9">
        <w:rPr>
          <w:b/>
          <w:bCs/>
        </w:rPr>
        <w:t>hbs</w:t>
      </w:r>
      <w:proofErr w:type="spellEnd"/>
      <w:proofErr w:type="gramEnd"/>
      <w:r w:rsidR="00BF448D">
        <w:rPr>
          <w:b/>
          <w:bCs/>
        </w:rPr>
        <w:t>,</w:t>
      </w:r>
      <w:r>
        <w:rPr>
          <w:b/>
          <w:bCs/>
        </w:rPr>
        <w:t xml:space="preserve"> </w:t>
      </w:r>
      <w:r w:rsidR="00BF448D">
        <w:t>i</w:t>
      </w:r>
      <w:r>
        <w:t xml:space="preserve">n our case </w:t>
      </w:r>
      <w:proofErr w:type="spellStart"/>
      <w:r w:rsidRPr="00D83FE9">
        <w:rPr>
          <w:b/>
          <w:bCs/>
        </w:rPr>
        <w:t>home.hbs</w:t>
      </w:r>
      <w:proofErr w:type="spellEnd"/>
      <w:r>
        <w:rPr>
          <w:b/>
          <w:bCs/>
        </w:rPr>
        <w:t>.</w:t>
      </w:r>
    </w:p>
    <w:p w14:paraId="2692CBC0" w14:textId="55B4C962" w:rsidR="00984B85" w:rsidRPr="00D83FE9" w:rsidRDefault="0064162C" w:rsidP="000A2AF6">
      <w:pPr>
        <w:jc w:val="center"/>
      </w:pPr>
      <w:r>
        <w:rPr>
          <w:noProof/>
        </w:rPr>
        <w:lastRenderedPageBreak/>
        <w:t>.</w:t>
      </w:r>
      <w:r w:rsidR="000A2AF6">
        <w:rPr>
          <w:noProof/>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8">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57CECB9F" w14:textId="3266FA5E" w:rsidR="00340786" w:rsidRDefault="00847AE0" w:rsidP="000A2AF6">
      <w:r>
        <w:t xml:space="preserve">For looping through the list ember’s </w:t>
      </w:r>
      <w:r w:rsidRPr="00847AE0">
        <w:rPr>
          <w:b/>
          <w:bCs/>
        </w:rPr>
        <w:t>each</w:t>
      </w:r>
      <w:r>
        <w:rPr>
          <w:b/>
          <w:bCs/>
        </w:rPr>
        <w:t xml:space="preserve"> </w:t>
      </w:r>
      <w:r w:rsidRPr="00847AE0">
        <w:t>helper is used</w:t>
      </w:r>
      <w:r>
        <w:t>.</w:t>
      </w:r>
      <w:r w:rsidR="00707ED1">
        <w:t xml:space="preserve"> </w:t>
      </w:r>
      <w:r w:rsidR="00707ED1" w:rsidRPr="00707ED1">
        <w:rPr>
          <w:b/>
          <w:bCs/>
        </w:rPr>
        <w:t>{{#each shows as |show|}}</w:t>
      </w:r>
      <w:r w:rsidR="00707ED1">
        <w:rPr>
          <w:b/>
          <w:bCs/>
        </w:rPr>
        <w:t xml:space="preserve"> </w:t>
      </w:r>
      <w:r w:rsidR="006F2B81">
        <w:rPr>
          <w:b/>
          <w:bCs/>
        </w:rPr>
        <w:t>..</w:t>
      </w:r>
      <w:r w:rsidR="00E1530E">
        <w:rPr>
          <w:b/>
          <w:bCs/>
        </w:rPr>
        <w:t>.</w:t>
      </w:r>
      <w:r w:rsidR="00707ED1">
        <w:rPr>
          <w:b/>
          <w:bCs/>
        </w:rPr>
        <w:t xml:space="preserve"> {{/each}}</w:t>
      </w:r>
      <w:r w:rsidR="00E804D7">
        <w:rPr>
          <w:b/>
          <w:bCs/>
        </w:rPr>
        <w:t>.</w:t>
      </w:r>
      <w:r w:rsidR="005661C7">
        <w:rPr>
          <w:b/>
          <w:bCs/>
        </w:rPr>
        <w:t xml:space="preserve"> </w:t>
      </w:r>
      <w:r w:rsidR="005661C7">
        <w:t>Whatever HTML is written inside this each tag will be repeated the number of time shows is there. For the input binding</w:t>
      </w:r>
      <w:r w:rsidR="00487964">
        <w:t xml:space="preserve">, the custom </w:t>
      </w:r>
      <w:r w:rsidR="00487964" w:rsidRPr="00487964">
        <w:rPr>
          <w:b/>
          <w:bCs/>
        </w:rPr>
        <w:t>{{</w:t>
      </w:r>
      <w:proofErr w:type="gramStart"/>
      <w:r w:rsidR="00487964" w:rsidRPr="00487964">
        <w:rPr>
          <w:b/>
          <w:bCs/>
        </w:rPr>
        <w:t>input }</w:t>
      </w:r>
      <w:proofErr w:type="gramEnd"/>
      <w:r w:rsidR="00487964" w:rsidRPr="00487964">
        <w:rPr>
          <w:b/>
          <w:bCs/>
        </w:rPr>
        <w:t>}</w:t>
      </w:r>
      <w:r w:rsidR="00487964">
        <w:t xml:space="preserve"> elem</w:t>
      </w:r>
      <w:r w:rsidR="00487964">
        <w:t>e</w:t>
      </w:r>
      <w:r w:rsidR="00487964">
        <w:t>nt is used</w:t>
      </w:r>
      <w:r w:rsidR="00487964">
        <w:t>.</w:t>
      </w:r>
      <w:r w:rsidR="00EE2BED">
        <w:t xml:space="preserve"> And </w:t>
      </w:r>
      <w:r w:rsidR="00EE2BED" w:rsidRPr="00EE2BED">
        <w:rPr>
          <w:b/>
          <w:bCs/>
        </w:rPr>
        <w:t>value</w:t>
      </w:r>
      <w:r w:rsidR="00EE2BED">
        <w:rPr>
          <w:b/>
          <w:bCs/>
        </w:rPr>
        <w:t xml:space="preserve"> </w:t>
      </w:r>
      <w:r w:rsidR="00EE2BED">
        <w:t>is used for binding the input value.</w:t>
      </w:r>
      <w:r w:rsidR="0064162C">
        <w:t xml:space="preserve"> For an action to execute on button click </w:t>
      </w:r>
      <w:r w:rsidR="0064162C" w:rsidRPr="0064162C">
        <w:rPr>
          <w:b/>
          <w:bCs/>
        </w:rPr>
        <w:t>{{action ‘</w:t>
      </w:r>
      <w:proofErr w:type="spellStart"/>
      <w:r w:rsidR="0064162C" w:rsidRPr="0064162C">
        <w:rPr>
          <w:b/>
          <w:bCs/>
        </w:rPr>
        <w:t>search</w:t>
      </w:r>
      <w:r w:rsidR="0064162C">
        <w:rPr>
          <w:b/>
          <w:bCs/>
        </w:rPr>
        <w:t>S</w:t>
      </w:r>
      <w:r w:rsidR="0064162C" w:rsidRPr="0064162C">
        <w:rPr>
          <w:b/>
          <w:bCs/>
        </w:rPr>
        <w:t>how</w:t>
      </w:r>
      <w:proofErr w:type="spellEnd"/>
      <w:r w:rsidR="0064162C" w:rsidRPr="0064162C">
        <w:rPr>
          <w:b/>
          <w:bCs/>
        </w:rPr>
        <w:t>’}}</w:t>
      </w:r>
      <w:r w:rsidR="0064162C">
        <w:rPr>
          <w:b/>
          <w:bCs/>
        </w:rPr>
        <w:t xml:space="preserve"> </w:t>
      </w:r>
      <w:r w:rsidR="0064162C">
        <w:t>is used. On clicking, this search show function will be called and selected data will be retri</w:t>
      </w:r>
      <w:r w:rsidR="003C7D25">
        <w:t>e</w:t>
      </w:r>
      <w:r w:rsidR="0064162C">
        <w:t>ved from the Database.</w:t>
      </w:r>
    </w:p>
    <w:p w14:paraId="5738ACCB" w14:textId="77777777" w:rsidR="00F17082" w:rsidRDefault="00F17082" w:rsidP="00F17082">
      <w:pPr>
        <w:rPr>
          <w:b/>
          <w:bCs/>
        </w:rPr>
      </w:pPr>
      <w:r w:rsidRPr="001A31E6">
        <w:rPr>
          <w:b/>
          <w:bCs/>
        </w:rPr>
        <w:t xml:space="preserve">Approach to Rendering Time </w:t>
      </w:r>
      <w:proofErr w:type="gramStart"/>
      <w:r w:rsidRPr="001A31E6">
        <w:rPr>
          <w:b/>
          <w:bCs/>
        </w:rPr>
        <w:t>For</w:t>
      </w:r>
      <w:proofErr w:type="gramEnd"/>
      <w:r w:rsidRPr="001A31E6">
        <w:rPr>
          <w:b/>
          <w:bCs/>
        </w:rPr>
        <w:t xml:space="preserve"> Real</w:t>
      </w:r>
      <w:r>
        <w:rPr>
          <w:b/>
          <w:bCs/>
        </w:rPr>
        <w:t>-</w:t>
      </w:r>
      <w:r w:rsidRPr="001A31E6">
        <w:rPr>
          <w:b/>
          <w:bCs/>
        </w:rPr>
        <w:t>Time Data</w:t>
      </w:r>
      <w:r>
        <w:rPr>
          <w:b/>
          <w:bCs/>
        </w:rPr>
        <w:t>:</w:t>
      </w:r>
    </w:p>
    <w:p w14:paraId="339FC2E3" w14:textId="7504957E" w:rsidR="00F744F9" w:rsidRDefault="00F17082" w:rsidP="000A2AF6">
      <w:r>
        <w:t xml:space="preserve">In ember.js helper is implemented to achieve this functionality. Helper is nothing but </w:t>
      </w:r>
      <w:proofErr w:type="spellStart"/>
      <w:r>
        <w:t>javascript</w:t>
      </w:r>
      <w:proofErr w:type="spellEnd"/>
      <w:r>
        <w:t xml:space="preserve"> function which can be invoked from the template</w:t>
      </w:r>
      <w:r w:rsidR="00DA1058">
        <w:t xml:space="preserve"> as shown in image </w:t>
      </w:r>
      <w:r w:rsidR="00BA77FD">
        <w:t>XYZ</w:t>
      </w:r>
      <w:r w:rsidR="00DA1058">
        <w:t>.</w:t>
      </w:r>
      <w:r w:rsidR="00BA77FD">
        <w:t xml:space="preserve"> A current show is passed as an argument and it is compared in the helper with the last element's id.</w:t>
      </w:r>
    </w:p>
    <w:p w14:paraId="2EF76B19" w14:textId="6313F402" w:rsidR="00DA1058" w:rsidRDefault="0036512D" w:rsidP="0036512D">
      <w:pPr>
        <w:jc w:val="center"/>
      </w:pPr>
      <w:r>
        <w:rPr>
          <w:noProof/>
        </w:rPr>
        <w:lastRenderedPageBreak/>
        <w:drawing>
          <wp:inline distT="0" distB="0" distL="0" distR="0" wp14:anchorId="0F84CFAA" wp14:editId="03CEC64D">
            <wp:extent cx="4248743" cy="1971950"/>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pic:cNvPicPr/>
                  </pic:nvPicPr>
                  <pic:blipFill>
                    <a:blip r:embed="rId39">
                      <a:extLst>
                        <a:ext uri="{28A0092B-C50C-407E-A947-70E740481C1C}">
                          <a14:useLocalDpi xmlns:a14="http://schemas.microsoft.com/office/drawing/2010/main" val="0"/>
                        </a:ext>
                      </a:extLst>
                    </a:blip>
                    <a:stretch>
                      <a:fillRect/>
                    </a:stretch>
                  </pic:blipFill>
                  <pic:spPr>
                    <a:xfrm>
                      <a:off x="0" y="0"/>
                      <a:ext cx="4248743" cy="1971950"/>
                    </a:xfrm>
                    <a:prstGeom prst="rect">
                      <a:avLst/>
                    </a:prstGeom>
                  </pic:spPr>
                </pic:pic>
              </a:graphicData>
            </a:graphic>
          </wp:inline>
        </w:drawing>
      </w:r>
    </w:p>
    <w:p w14:paraId="6E5EA7B1" w14:textId="77777777" w:rsidR="00F744F9" w:rsidRDefault="00F744F9">
      <w:pPr>
        <w:spacing w:after="160" w:line="259" w:lineRule="auto"/>
        <w:jc w:val="left"/>
      </w:pPr>
      <w:r>
        <w:br w:type="page"/>
      </w:r>
    </w:p>
    <w:p w14:paraId="627E8026" w14:textId="2BFFC094" w:rsidR="00E221CF" w:rsidRDefault="00F744F9" w:rsidP="00EE21D0">
      <w:pPr>
        <w:pStyle w:val="Heading1"/>
      </w:pPr>
      <w:r>
        <w:lastRenderedPageBreak/>
        <w:t>CHAPTER 5: Findings &amp; Discu</w:t>
      </w:r>
      <w:r w:rsidR="00DC19C1">
        <w:t>S</w:t>
      </w:r>
      <w:r>
        <w:t>sions</w:t>
      </w:r>
    </w:p>
    <w:p w14:paraId="0D8BC5BC" w14:textId="2884E11F" w:rsidR="00C00687" w:rsidRDefault="00653F1B" w:rsidP="00C00687">
      <w:r>
        <w:t>This chapter will discuss the result of all the metrics using all for frameworks.</w:t>
      </w:r>
    </w:p>
    <w:p w14:paraId="0CBD18D0" w14:textId="7B486BED" w:rsidR="00850721" w:rsidRDefault="00D147AF" w:rsidP="00D147AF">
      <w:pPr>
        <w:pStyle w:val="Heading2"/>
      </w:pPr>
      <w:r>
        <w:t>5.1 LOC:</w:t>
      </w:r>
    </w:p>
    <w:p w14:paraId="2B4BF5E5" w14:textId="61659DE6" w:rsidR="00B235B8" w:rsidRDefault="00B235B8" w:rsidP="00347381">
      <w:r>
        <w:t xml:space="preserve">To measure the lines of code we have to run two commands with the directory as its parameter. for example, if all the code is in the </w:t>
      </w:r>
      <w:proofErr w:type="spellStart"/>
      <w:r>
        <w:t>src</w:t>
      </w:r>
      <w:proofErr w:type="spellEnd"/>
      <w:r>
        <w:t xml:space="preserve"> folder, then the command will be executed in the following way</w:t>
      </w:r>
      <w:r w:rsidR="002E5C45">
        <w:t>. We will take reading</w:t>
      </w:r>
      <w:r w:rsidR="00A36407">
        <w:t>s</w:t>
      </w:r>
      <w:r w:rsidR="002E5C45">
        <w:t xml:space="preserve"> by using two tools </w:t>
      </w:r>
      <w:r w:rsidR="002E5C45">
        <w:t xml:space="preserve">for greater accuracy </w:t>
      </w:r>
      <w:r w:rsidR="002E5C45">
        <w:t>and their average will be taken out</w:t>
      </w:r>
      <w:r>
        <w:t xml:space="preserve"> </w:t>
      </w:r>
    </w:p>
    <w:p w14:paraId="59507664" w14:textId="1D6CC0D4" w:rsidR="00B235B8" w:rsidRDefault="000E40A0" w:rsidP="000E40A0">
      <w:pPr>
        <w:jc w:val="center"/>
      </w:pPr>
      <w:r>
        <w:rPr>
          <w:noProof/>
        </w:rPr>
        <w:drawing>
          <wp:inline distT="0" distB="0" distL="0" distR="0" wp14:anchorId="13097514" wp14:editId="11E36D9C">
            <wp:extent cx="5731510" cy="2667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a:extLst>
                        <a:ext uri="{28A0092B-C50C-407E-A947-70E740481C1C}">
                          <a14:useLocalDpi xmlns:a14="http://schemas.microsoft.com/office/drawing/2010/main" val="0"/>
                        </a:ext>
                      </a:extLst>
                    </a:blip>
                    <a:stretch>
                      <a:fillRect/>
                    </a:stretch>
                  </pic:blipFill>
                  <pic:spPr>
                    <a:xfrm>
                      <a:off x="0" y="0"/>
                      <a:ext cx="5731510" cy="266700"/>
                    </a:xfrm>
                    <a:prstGeom prst="rect">
                      <a:avLst/>
                    </a:prstGeom>
                  </pic:spPr>
                </pic:pic>
              </a:graphicData>
            </a:graphic>
          </wp:inline>
        </w:drawing>
      </w:r>
    </w:p>
    <w:p w14:paraId="65E86E28" w14:textId="7A970842" w:rsidR="00EB0347" w:rsidRDefault="00EB0347" w:rsidP="00C05665"/>
    <w:p w14:paraId="04A2CED7" w14:textId="365DC22F" w:rsidR="00F06651" w:rsidRDefault="00224E2E" w:rsidP="00C05665">
      <w:r>
        <w:t>The b</w:t>
      </w:r>
      <w:r w:rsidR="00EB0347">
        <w:t>elow image shows all the readings taken by these two tools for all the 4 frameworks.</w:t>
      </w:r>
    </w:p>
    <w:p w14:paraId="0F24D360" w14:textId="370B2967" w:rsidR="00EB0347" w:rsidRDefault="00F06651" w:rsidP="00F06651">
      <w:pPr>
        <w:jc w:val="center"/>
      </w:pPr>
      <w:r>
        <w:rPr>
          <w:noProof/>
        </w:rPr>
        <w:drawing>
          <wp:inline distT="0" distB="0" distL="0" distR="0" wp14:anchorId="26354F72" wp14:editId="7BB61EA5">
            <wp:extent cx="5731510" cy="5731510"/>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4030CE" w14:textId="339D2741" w:rsidR="00EE73E4" w:rsidRDefault="00EE73E4" w:rsidP="00EE73E4"/>
    <w:p w14:paraId="2EF7A8FA" w14:textId="485B6574" w:rsidR="00EE73E4" w:rsidRDefault="0036366D" w:rsidP="0036366D">
      <w:pPr>
        <w:jc w:val="center"/>
      </w:pPr>
      <w:r>
        <w:rPr>
          <w:noProof/>
        </w:rPr>
        <w:lastRenderedPageBreak/>
        <w:drawing>
          <wp:inline distT="0" distB="0" distL="0" distR="0" wp14:anchorId="1F00342A" wp14:editId="0CD45206">
            <wp:extent cx="4762500"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754FF299" w14:textId="66834F72" w:rsidR="0036366D" w:rsidRDefault="0036366D" w:rsidP="0036366D"/>
    <w:p w14:paraId="568BB38F" w14:textId="0A2D0F1C" w:rsidR="00E74DD3" w:rsidRDefault="00E74DD3" w:rsidP="0036366D">
      <w:r>
        <w:t xml:space="preserve">From the image </w:t>
      </w:r>
      <w:proofErr w:type="spellStart"/>
      <w:r>
        <w:t>xyx</w:t>
      </w:r>
      <w:proofErr w:type="spellEnd"/>
      <w:r>
        <w:t xml:space="preserve"> and graph XYZ, a visual comparison of lines of codes can be seen.</w:t>
      </w:r>
    </w:p>
    <w:p w14:paraId="33F47683" w14:textId="68BF3C55" w:rsidR="00E74DD3" w:rsidRDefault="00E74DD3" w:rsidP="0036366D">
      <w:r>
        <w:t xml:space="preserve">Angular 8 takes the highest number of lines to create the web application. And on the other side ember.js has </w:t>
      </w:r>
      <w:r w:rsidR="00333EC8">
        <w:t xml:space="preserve">the </w:t>
      </w:r>
      <w:r>
        <w:t>least amount code in both its physical code &amp; logical code.</w:t>
      </w:r>
      <w:r w:rsidR="00333EC8">
        <w:t xml:space="preserve"> After angular react takes the 2</w:t>
      </w:r>
      <w:r w:rsidR="00333EC8" w:rsidRPr="00333EC8">
        <w:rPr>
          <w:vertAlign w:val="superscript"/>
        </w:rPr>
        <w:t>nd</w:t>
      </w:r>
      <w:r w:rsidR="00333EC8">
        <w:t xml:space="preserve"> place for highest LOC’s in both SLOC &amp; LLOC.</w:t>
      </w:r>
    </w:p>
    <w:p w14:paraId="0B7A7049" w14:textId="7F4D9E0A" w:rsidR="00333EC8" w:rsidRDefault="00333EC8" w:rsidP="0036366D"/>
    <w:p w14:paraId="5FB4F485" w14:textId="251BBDC3" w:rsidR="00333EC8" w:rsidRDefault="00333EC8" w:rsidP="00D863D9">
      <w:pPr>
        <w:pStyle w:val="Heading2"/>
      </w:pPr>
      <w:r>
        <w:t xml:space="preserve">5.2 First </w:t>
      </w:r>
      <w:proofErr w:type="spellStart"/>
      <w:r>
        <w:t>Contentful</w:t>
      </w:r>
      <w:proofErr w:type="spellEnd"/>
      <w:r>
        <w:t xml:space="preserve"> Paint</w:t>
      </w:r>
    </w:p>
    <w:p w14:paraId="344BB948" w14:textId="296AAD34" w:rsidR="006E4EFC" w:rsidRDefault="006E4EFC" w:rsidP="006E4EFC">
      <w:r>
        <w:t>F</w:t>
      </w:r>
      <w:r w:rsidR="00904129">
        <w:t>CP</w:t>
      </w:r>
      <w:r>
        <w:t xml:space="preserve"> shown in image </w:t>
      </w:r>
      <w:proofErr w:type="spellStart"/>
      <w:r w:rsidR="00904129">
        <w:t>X</w:t>
      </w:r>
      <w:r>
        <w:t>yz</w:t>
      </w:r>
      <w:proofErr w:type="spellEnd"/>
      <w:r>
        <w:t xml:space="preserve"> is in </w:t>
      </w:r>
      <w:r w:rsidR="00904129">
        <w:t xml:space="preserve">the </w:t>
      </w:r>
      <w:r>
        <w:t>following order:</w:t>
      </w:r>
    </w:p>
    <w:p w14:paraId="5EE2698A" w14:textId="3C294F5F" w:rsidR="00850F67" w:rsidRDefault="00850F67" w:rsidP="00850F67">
      <w:pPr>
        <w:pStyle w:val="ListParagraph"/>
        <w:numPr>
          <w:ilvl w:val="0"/>
          <w:numId w:val="14"/>
        </w:numPr>
      </w:pPr>
      <w:r>
        <w:t>Angular</w:t>
      </w:r>
    </w:p>
    <w:p w14:paraId="17D6CCE0" w14:textId="6FF7194B" w:rsidR="00850F67" w:rsidRDefault="00850F67" w:rsidP="00850F67">
      <w:pPr>
        <w:pStyle w:val="ListParagraph"/>
        <w:numPr>
          <w:ilvl w:val="0"/>
          <w:numId w:val="14"/>
        </w:numPr>
      </w:pPr>
      <w:r>
        <w:t>Ember</w:t>
      </w:r>
    </w:p>
    <w:p w14:paraId="759242AC" w14:textId="3E0670A1" w:rsidR="00850F67" w:rsidRDefault="00850F67" w:rsidP="00850F67">
      <w:pPr>
        <w:pStyle w:val="ListParagraph"/>
        <w:numPr>
          <w:ilvl w:val="0"/>
          <w:numId w:val="14"/>
        </w:numPr>
      </w:pPr>
      <w:r>
        <w:t>React</w:t>
      </w:r>
    </w:p>
    <w:p w14:paraId="181BABD4" w14:textId="00FB7360" w:rsidR="00850F67" w:rsidRDefault="00850F67" w:rsidP="00850F67">
      <w:pPr>
        <w:pStyle w:val="ListParagraph"/>
        <w:numPr>
          <w:ilvl w:val="0"/>
          <w:numId w:val="14"/>
        </w:numPr>
      </w:pPr>
      <w:r>
        <w:t>Vue</w:t>
      </w:r>
    </w:p>
    <w:p w14:paraId="36E5E106" w14:textId="44E5B92A" w:rsidR="00333EC8" w:rsidRDefault="00D863D9" w:rsidP="00D863D9">
      <w:pPr>
        <w:jc w:val="center"/>
      </w:pPr>
      <w:r>
        <w:rPr>
          <w:noProof/>
        </w:rPr>
        <w:lastRenderedPageBreak/>
        <w:drawing>
          <wp:inline distT="0" distB="0" distL="0" distR="0" wp14:anchorId="3BFD5D9E" wp14:editId="19F27261">
            <wp:extent cx="3665551" cy="3665551"/>
            <wp:effectExtent l="19050" t="19050" r="1143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79906" cy="3679906"/>
                    </a:xfrm>
                    <a:prstGeom prst="rect">
                      <a:avLst/>
                    </a:prstGeom>
                    <a:ln>
                      <a:solidFill>
                        <a:schemeClr val="tx1"/>
                      </a:solidFill>
                    </a:ln>
                  </pic:spPr>
                </pic:pic>
              </a:graphicData>
            </a:graphic>
          </wp:inline>
        </w:drawing>
      </w:r>
    </w:p>
    <w:p w14:paraId="6ADEC58D" w14:textId="458E39CB" w:rsidR="00333EC8" w:rsidRDefault="00AD1E06" w:rsidP="00AD1E06">
      <w:pPr>
        <w:jc w:val="center"/>
      </w:pPr>
      <w:r>
        <w:rPr>
          <w:noProof/>
        </w:rPr>
        <w:drawing>
          <wp:inline distT="0" distB="0" distL="0" distR="0" wp14:anchorId="5C124F59" wp14:editId="6AF14919">
            <wp:extent cx="5731510" cy="4093845"/>
            <wp:effectExtent l="0" t="0" r="254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44">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C4C085E" w14:textId="26AB2925" w:rsidR="00AD1E06" w:rsidRDefault="00AD1E06" w:rsidP="00AD1E06">
      <w:r>
        <w:t>The chart shown above represents the FCP.</w:t>
      </w:r>
    </w:p>
    <w:p w14:paraId="0F562BCA" w14:textId="6A241846" w:rsidR="008257B3" w:rsidRDefault="008257B3" w:rsidP="00AD1E06">
      <w:r>
        <w:t xml:space="preserve">For showing the first content on the webpage react takes the least amount of time which 0.2s. Angular 5.2s being the highest takes significantly much more time than the react. Vue </w:t>
      </w:r>
      <w:proofErr w:type="spellStart"/>
      <w:r>
        <w:t>js</w:t>
      </w:r>
      <w:proofErr w:type="spellEnd"/>
      <w:r>
        <w:t xml:space="preserve"> also take 4.2s which is the second-highest and ember </w:t>
      </w:r>
      <w:proofErr w:type="spellStart"/>
      <w:r>
        <w:t>js</w:t>
      </w:r>
      <w:proofErr w:type="spellEnd"/>
      <w:r>
        <w:t xml:space="preserve"> shows the efficient timing of 0.7s.</w:t>
      </w:r>
    </w:p>
    <w:p w14:paraId="05C43689" w14:textId="2C2573CA" w:rsidR="00821168" w:rsidRDefault="00821168" w:rsidP="00821168">
      <w:pPr>
        <w:pStyle w:val="Heading2"/>
      </w:pPr>
      <w:r>
        <w:lastRenderedPageBreak/>
        <w:t>5.3 Speed Index:</w:t>
      </w:r>
    </w:p>
    <w:p w14:paraId="7A8B82B0" w14:textId="76D22AA7" w:rsidR="00CC7FB0" w:rsidRDefault="00CC7FB0" w:rsidP="00CC7FB0">
      <w:r>
        <w:t>SI</w:t>
      </w:r>
      <w:r>
        <w:t xml:space="preserve"> shown in image </w:t>
      </w:r>
      <w:proofErr w:type="spellStart"/>
      <w:r>
        <w:t>Xyz</w:t>
      </w:r>
      <w:proofErr w:type="spellEnd"/>
      <w:r>
        <w:t xml:space="preserve"> is in the following order:</w:t>
      </w:r>
    </w:p>
    <w:p w14:paraId="5521A12F" w14:textId="77777777" w:rsidR="00CC7FB0" w:rsidRDefault="00CC7FB0" w:rsidP="00CC7FB0">
      <w:pPr>
        <w:pStyle w:val="ListParagraph"/>
        <w:numPr>
          <w:ilvl w:val="0"/>
          <w:numId w:val="15"/>
        </w:numPr>
      </w:pPr>
      <w:r>
        <w:t>Angular</w:t>
      </w:r>
    </w:p>
    <w:p w14:paraId="06315CAC" w14:textId="77777777" w:rsidR="00CC7FB0" w:rsidRDefault="00CC7FB0" w:rsidP="00CC7FB0">
      <w:pPr>
        <w:pStyle w:val="ListParagraph"/>
        <w:numPr>
          <w:ilvl w:val="0"/>
          <w:numId w:val="15"/>
        </w:numPr>
      </w:pPr>
      <w:r>
        <w:t>Ember</w:t>
      </w:r>
    </w:p>
    <w:p w14:paraId="2EBCE8BC" w14:textId="77777777" w:rsidR="00CC7FB0" w:rsidRDefault="00CC7FB0" w:rsidP="00CC7FB0">
      <w:pPr>
        <w:pStyle w:val="ListParagraph"/>
        <w:numPr>
          <w:ilvl w:val="0"/>
          <w:numId w:val="15"/>
        </w:numPr>
      </w:pPr>
      <w:r>
        <w:t>React</w:t>
      </w:r>
    </w:p>
    <w:p w14:paraId="20393B42" w14:textId="77777777" w:rsidR="00CC7FB0" w:rsidRDefault="00CC7FB0" w:rsidP="00CC7FB0">
      <w:pPr>
        <w:pStyle w:val="ListParagraph"/>
        <w:numPr>
          <w:ilvl w:val="0"/>
          <w:numId w:val="15"/>
        </w:numPr>
      </w:pPr>
      <w:r>
        <w:t>Vue</w:t>
      </w:r>
    </w:p>
    <w:p w14:paraId="33D7D823" w14:textId="77777777" w:rsidR="00CC7FB0" w:rsidRPr="00CC7FB0" w:rsidRDefault="00CC7FB0" w:rsidP="00CC7FB0"/>
    <w:p w14:paraId="3688CD63" w14:textId="77BB5262" w:rsidR="004B31A3" w:rsidRDefault="00CC7FB0" w:rsidP="00CC7FB0">
      <w:pPr>
        <w:jc w:val="center"/>
      </w:pPr>
      <w:r>
        <w:rPr>
          <w:noProof/>
        </w:rPr>
        <w:drawing>
          <wp:inline distT="0" distB="0" distL="0" distR="0" wp14:anchorId="759DD810" wp14:editId="04C2C33C">
            <wp:extent cx="5731510" cy="4093845"/>
            <wp:effectExtent l="0" t="0" r="254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5">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8547468" w14:textId="18249DCB" w:rsidR="00CC7FB0" w:rsidRDefault="007039B7" w:rsidP="00E70DD3">
      <w:r>
        <w:t>Lower the speed index is better is the performance of the application.</w:t>
      </w:r>
      <w:r w:rsidR="00D834EC">
        <w:t xml:space="preserve"> The </w:t>
      </w:r>
      <w:r w:rsidR="00D834EC">
        <w:t xml:space="preserve">application </w:t>
      </w:r>
      <w:r w:rsidR="00D834EC">
        <w:t xml:space="preserve">built using the react </w:t>
      </w:r>
      <w:proofErr w:type="spellStart"/>
      <w:r w:rsidR="00D834EC">
        <w:t>js</w:t>
      </w:r>
      <w:proofErr w:type="spellEnd"/>
      <w:r w:rsidR="00D834EC">
        <w:t xml:space="preserve"> shows the best speed index of 0.2s where </w:t>
      </w:r>
      <w:r w:rsidR="00D834EC">
        <w:t>application</w:t>
      </w:r>
      <w:r w:rsidR="00D834EC">
        <w:t>s</w:t>
      </w:r>
      <w:r w:rsidR="00D834EC">
        <w:t xml:space="preserve"> </w:t>
      </w:r>
      <w:r w:rsidR="00D834EC">
        <w:t>built using angular has the worst speed index of 5.2s.</w:t>
      </w:r>
      <w:r w:rsidR="00D06E26">
        <w:t xml:space="preserve"> Ember.js and react.js show the speed index of 0.7 and 0.2 respectively.</w:t>
      </w:r>
    </w:p>
    <w:p w14:paraId="4FC62AFE" w14:textId="0E707A7C" w:rsidR="00DD4B65" w:rsidRDefault="00DD4B65" w:rsidP="00DD4B65">
      <w:pPr>
        <w:pStyle w:val="Heading2"/>
      </w:pPr>
      <w:r>
        <w:lastRenderedPageBreak/>
        <w:t xml:space="preserve">5.4 Time </w:t>
      </w:r>
      <w:proofErr w:type="gramStart"/>
      <w:r>
        <w:t>To</w:t>
      </w:r>
      <w:proofErr w:type="gramEnd"/>
      <w:r>
        <w:t xml:space="preserve"> Interactive</w:t>
      </w:r>
    </w:p>
    <w:p w14:paraId="0C17AF22" w14:textId="39BA720B" w:rsidR="00DD4B65" w:rsidRDefault="004717A2" w:rsidP="004717A2">
      <w:pPr>
        <w:jc w:val="center"/>
      </w:pPr>
      <w:r>
        <w:rPr>
          <w:noProof/>
        </w:rPr>
        <w:drawing>
          <wp:inline distT="0" distB="0" distL="0" distR="0" wp14:anchorId="50DC1B48" wp14:editId="128CAC4B">
            <wp:extent cx="4301656" cy="4301656"/>
            <wp:effectExtent l="19050" t="19050" r="22860" b="2286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a:blip r:embed="rId46">
                      <a:extLst>
                        <a:ext uri="{28A0092B-C50C-407E-A947-70E740481C1C}">
                          <a14:useLocalDpi xmlns:a14="http://schemas.microsoft.com/office/drawing/2010/main" val="0"/>
                        </a:ext>
                      </a:extLst>
                    </a:blip>
                    <a:stretch>
                      <a:fillRect/>
                    </a:stretch>
                  </pic:blipFill>
                  <pic:spPr>
                    <a:xfrm>
                      <a:off x="0" y="0"/>
                      <a:ext cx="4306221" cy="4306221"/>
                    </a:xfrm>
                    <a:prstGeom prst="rect">
                      <a:avLst/>
                    </a:prstGeom>
                    <a:ln>
                      <a:solidFill>
                        <a:schemeClr val="tx1"/>
                      </a:solidFill>
                    </a:ln>
                  </pic:spPr>
                </pic:pic>
              </a:graphicData>
            </a:graphic>
          </wp:inline>
        </w:drawing>
      </w:r>
    </w:p>
    <w:p w14:paraId="40B5DDB2" w14:textId="45C91945" w:rsidR="004717A2" w:rsidRDefault="00673DA8" w:rsidP="00673DA8">
      <w:r>
        <w:rPr>
          <w:noProof/>
        </w:rPr>
        <w:drawing>
          <wp:inline distT="0" distB="0" distL="0" distR="0" wp14:anchorId="5D83878A" wp14:editId="53AD98BB">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7">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EDB5604" w14:textId="76B7DDE8" w:rsidR="00673DA8" w:rsidRDefault="00A46004" w:rsidP="00673DA8">
      <w:r>
        <w:lastRenderedPageBreak/>
        <w:t>It is very obvious that the page whose speed index is high, their TTI will also be high.</w:t>
      </w:r>
      <w:r w:rsidR="00A81B70">
        <w:t xml:space="preserve"> </w:t>
      </w:r>
      <w:r w:rsidR="00B4666B">
        <w:t>SI of angular and vue.js is very poor therefore their TTI is also poor compared to the Ember and react.js. TTI of Angular is almost 6 seconds while TTI of React is 1.3s.</w:t>
      </w:r>
    </w:p>
    <w:p w14:paraId="06C8F30A" w14:textId="3FE3B6FB" w:rsidR="00B219C3" w:rsidRDefault="00B219C3" w:rsidP="00B219C3">
      <w:pPr>
        <w:pStyle w:val="Heading2"/>
      </w:pPr>
      <w:r>
        <w:t>5.5 Total Blocking Time</w:t>
      </w:r>
    </w:p>
    <w:p w14:paraId="6C89CF20" w14:textId="0C04C209" w:rsidR="00C74676" w:rsidRDefault="00B219C3" w:rsidP="00B219C3">
      <w:pPr>
        <w:jc w:val="center"/>
      </w:pPr>
      <w:r>
        <w:rPr>
          <w:noProof/>
        </w:rPr>
        <w:drawing>
          <wp:inline distT="0" distB="0" distL="0" distR="0" wp14:anchorId="74463191" wp14:editId="54CE322D">
            <wp:extent cx="3832529" cy="3832529"/>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840898" cy="3840898"/>
                    </a:xfrm>
                    <a:prstGeom prst="rect">
                      <a:avLst/>
                    </a:prstGeom>
                  </pic:spPr>
                </pic:pic>
              </a:graphicData>
            </a:graphic>
          </wp:inline>
        </w:drawing>
      </w:r>
    </w:p>
    <w:p w14:paraId="2D947D88" w14:textId="77777777" w:rsidR="00B219C3" w:rsidRDefault="00B219C3" w:rsidP="00B219C3">
      <w:pPr>
        <w:jc w:val="center"/>
      </w:pPr>
    </w:p>
    <w:p w14:paraId="79229B7C" w14:textId="0567D945" w:rsidR="00C74676" w:rsidRDefault="00B219C3" w:rsidP="00B219C3">
      <w:pPr>
        <w:rPr>
          <w:b/>
          <w:bCs/>
        </w:rPr>
      </w:pPr>
      <w:r>
        <w:rPr>
          <w:b/>
          <w:bCs/>
          <w:noProof/>
        </w:rPr>
        <w:lastRenderedPageBreak/>
        <w:drawing>
          <wp:inline distT="0" distB="0" distL="0" distR="0" wp14:anchorId="2A6AE233" wp14:editId="63C55F51">
            <wp:extent cx="5731510" cy="4093845"/>
            <wp:effectExtent l="0" t="0" r="254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9">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59CBA513" w14:textId="77777777" w:rsidR="00332146" w:rsidRDefault="00B219C3" w:rsidP="00B219C3">
      <w:r>
        <w:t xml:space="preserve">TBT for Ember 1010 </w:t>
      </w:r>
      <w:proofErr w:type="spellStart"/>
      <w:r>
        <w:t>ms</w:t>
      </w:r>
      <w:proofErr w:type="spellEnd"/>
      <w:r>
        <w:t xml:space="preserve"> application way higher than the rest of the applications. Vue.js have the lowest TBT of 170 </w:t>
      </w:r>
      <w:proofErr w:type="spellStart"/>
      <w:r>
        <w:t>ms</w:t>
      </w:r>
      <w:proofErr w:type="spellEnd"/>
      <w:r>
        <w:t xml:space="preserve"> followed by react</w:t>
      </w:r>
      <w:r w:rsidR="00621741">
        <w:t>ing</w:t>
      </w:r>
      <w:r>
        <w:t xml:space="preserve"> and Angular 210 </w:t>
      </w:r>
      <w:proofErr w:type="spellStart"/>
      <w:r>
        <w:t>ms</w:t>
      </w:r>
      <w:proofErr w:type="spellEnd"/>
      <w:r>
        <w:t xml:space="preserve"> </w:t>
      </w:r>
      <w:proofErr w:type="gramStart"/>
      <w:r>
        <w:t>and  310</w:t>
      </w:r>
      <w:proofErr w:type="gramEnd"/>
      <w:r>
        <w:t xml:space="preserve"> </w:t>
      </w:r>
      <w:proofErr w:type="spellStart"/>
      <w:r>
        <w:t>ms</w:t>
      </w:r>
      <w:proofErr w:type="spellEnd"/>
      <w:r>
        <w:t xml:space="preserve"> respectively</w:t>
      </w:r>
      <w:r w:rsidR="00621741">
        <w:t>.</w:t>
      </w:r>
    </w:p>
    <w:p w14:paraId="7C06D546" w14:textId="68D03243" w:rsidR="00B219C3" w:rsidRDefault="00332146" w:rsidP="00332146">
      <w:pPr>
        <w:pStyle w:val="Heading2"/>
      </w:pPr>
      <w:r>
        <w:t xml:space="preserve">5.6 </w:t>
      </w:r>
      <w:r w:rsidRPr="00332146">
        <w:t xml:space="preserve">Time Taken </w:t>
      </w:r>
      <w:proofErr w:type="gramStart"/>
      <w:r w:rsidRPr="00332146">
        <w:t>To</w:t>
      </w:r>
      <w:proofErr w:type="gramEnd"/>
      <w:r w:rsidRPr="00332146">
        <w:t xml:space="preserve"> Render The Real-Time Data</w:t>
      </w:r>
      <w:r>
        <w:t>:</w:t>
      </w:r>
    </w:p>
    <w:p w14:paraId="16251C0B" w14:textId="517A016E" w:rsidR="00332146" w:rsidRDefault="00881830" w:rsidP="00332146">
      <w:r>
        <w:t>For more accuracy, this test will be calculated thrice in every framework.</w:t>
      </w:r>
      <w:r w:rsidR="005A6BFF">
        <w:t xml:space="preserve"> </w:t>
      </w:r>
      <w:r w:rsidR="003D64AD">
        <w:t xml:space="preserve">Once the test is run it will print out the output time in the console as start and end time, </w:t>
      </w:r>
      <w:r w:rsidR="00AF0608">
        <w:t>then</w:t>
      </w:r>
      <w:r w:rsidR="003D64AD">
        <w:t xml:space="preserve"> have to take the difference between the start and end time, and after that whatever the value we get will be the Time taken to render the real-time data.</w:t>
      </w:r>
    </w:p>
    <w:p w14:paraId="040D7FF9" w14:textId="60284BDD" w:rsidR="00A97156" w:rsidRDefault="00AF0608" w:rsidP="009A46D2">
      <w:r>
        <w:t>When the user clicks on the search button a timer will be initialized and once the last elements are displayed the end time function will be executed and their difference is the time taken. The technique for calling the end time function is different in each framework.</w:t>
      </w:r>
    </w:p>
    <w:p w14:paraId="04F34F68" w14:textId="77777777" w:rsidR="00EB1417" w:rsidRDefault="00EB1417" w:rsidP="009A46D2"/>
    <w:p w14:paraId="53FC0257" w14:textId="62CB7CED" w:rsidR="009A46D2" w:rsidRDefault="0086232E" w:rsidP="0086232E">
      <w:pPr>
        <w:jc w:val="center"/>
      </w:pPr>
      <w:r>
        <w:rPr>
          <w:noProof/>
        </w:rPr>
        <w:drawing>
          <wp:inline distT="0" distB="0" distL="0" distR="0" wp14:anchorId="14C66176" wp14:editId="3BB877FD">
            <wp:extent cx="5731510" cy="990600"/>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pic:cNvPicPr/>
                  </pic:nvPicPr>
                  <pic:blipFill>
                    <a:blip r:embed="rId50">
                      <a:extLst>
                        <a:ext uri="{28A0092B-C50C-407E-A947-70E740481C1C}">
                          <a14:useLocalDpi xmlns:a14="http://schemas.microsoft.com/office/drawing/2010/main" val="0"/>
                        </a:ext>
                      </a:extLst>
                    </a:blip>
                    <a:stretch>
                      <a:fillRect/>
                    </a:stretch>
                  </pic:blipFill>
                  <pic:spPr>
                    <a:xfrm>
                      <a:off x="0" y="0"/>
                      <a:ext cx="5731510" cy="990600"/>
                    </a:xfrm>
                    <a:prstGeom prst="rect">
                      <a:avLst/>
                    </a:prstGeom>
                  </pic:spPr>
                </pic:pic>
              </a:graphicData>
            </a:graphic>
          </wp:inline>
        </w:drawing>
      </w:r>
    </w:p>
    <w:p w14:paraId="338478A0" w14:textId="2A750726" w:rsidR="00D41989" w:rsidRPr="00D41989" w:rsidRDefault="00D41989" w:rsidP="00D41989">
      <w:r>
        <w:t>On typing kids in the search section and clicking the search button, 339 records will be returned from the server. When the 339</w:t>
      </w:r>
      <w:r w:rsidRPr="00D41989">
        <w:rPr>
          <w:vertAlign w:val="superscript"/>
        </w:rPr>
        <w:t>th</w:t>
      </w:r>
      <w:r>
        <w:t xml:space="preserve"> record is displayed on the page the </w:t>
      </w:r>
      <w:proofErr w:type="spellStart"/>
      <w:proofErr w:type="gramStart"/>
      <w:r w:rsidRPr="00D41989">
        <w:rPr>
          <w:b/>
          <w:bCs/>
        </w:rPr>
        <w:t>calculateRenderingTime</w:t>
      </w:r>
      <w:proofErr w:type="spellEnd"/>
      <w:r w:rsidRPr="00D41989">
        <w:rPr>
          <w:b/>
          <w:bCs/>
        </w:rPr>
        <w:t>(</w:t>
      </w:r>
      <w:proofErr w:type="gramEnd"/>
      <w:r w:rsidRPr="00D41989">
        <w:rPr>
          <w:b/>
          <w:bCs/>
        </w:rPr>
        <w:t>)</w:t>
      </w:r>
      <w:r>
        <w:rPr>
          <w:b/>
          <w:bCs/>
        </w:rPr>
        <w:t xml:space="preserve"> </w:t>
      </w:r>
      <w:r>
        <w:t xml:space="preserve">method will be called. How this method is called is different for every framework and the </w:t>
      </w:r>
      <w:proofErr w:type="gramStart"/>
      <w:r>
        <w:t>same  is</w:t>
      </w:r>
      <w:proofErr w:type="gramEnd"/>
      <w:r>
        <w:t xml:space="preserve"> explained in the implementation section of each framework.</w:t>
      </w:r>
    </w:p>
    <w:p w14:paraId="28B1879A" w14:textId="59FDA769" w:rsidR="00A97156" w:rsidRDefault="00EB1417" w:rsidP="00EB1417">
      <w:pPr>
        <w:ind w:left="360"/>
        <w:jc w:val="center"/>
      </w:pPr>
      <w:r>
        <w:rPr>
          <w:noProof/>
        </w:rPr>
        <w:lastRenderedPageBreak/>
        <w:drawing>
          <wp:inline distT="0" distB="0" distL="0" distR="0" wp14:anchorId="253F98F5" wp14:editId="6E875CBD">
            <wp:extent cx="4762500" cy="4762500"/>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pic:cNvPicPr/>
                  </pic:nvPicPr>
                  <pic:blipFill>
                    <a:blip r:embed="rId51">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730C3E95" w14:textId="16697D42" w:rsidR="00EB1417" w:rsidRDefault="00EB1417" w:rsidP="00EB1417">
      <w:pPr>
        <w:ind w:left="360"/>
      </w:pPr>
      <w:r>
        <w:t xml:space="preserve">From the figure, one can depict that Ember </w:t>
      </w:r>
      <w:proofErr w:type="spellStart"/>
      <w:r>
        <w:t>js</w:t>
      </w:r>
      <w:proofErr w:type="spellEnd"/>
      <w:r>
        <w:t xml:space="preserve"> takes relatively much higher time (1495.76 </w:t>
      </w:r>
      <w:proofErr w:type="spellStart"/>
      <w:r>
        <w:t>ms</w:t>
      </w:r>
      <w:proofErr w:type="spellEnd"/>
      <w:r>
        <w:t xml:space="preserve">) to render the list of 339 items. It takes almost 36 times higher time than that of react.js which is the least time </w:t>
      </w:r>
      <w:proofErr w:type="spellStart"/>
      <w:r>
        <w:t>i.e</w:t>
      </w:r>
      <w:proofErr w:type="spellEnd"/>
      <w:r>
        <w:t xml:space="preserve"> 41.49 </w:t>
      </w:r>
      <w:proofErr w:type="spellStart"/>
      <w:r>
        <w:t>ms</w:t>
      </w:r>
      <w:proofErr w:type="spellEnd"/>
      <w:r>
        <w:t xml:space="preserve">. Angular &amp; Vue.js takes 269.36 </w:t>
      </w:r>
      <w:proofErr w:type="spellStart"/>
      <w:r>
        <w:t>ms</w:t>
      </w:r>
      <w:proofErr w:type="spellEnd"/>
      <w:r>
        <w:t xml:space="preserve"> and 232.33 </w:t>
      </w:r>
      <w:proofErr w:type="spellStart"/>
      <w:r>
        <w:t>ms</w:t>
      </w:r>
      <w:proofErr w:type="spellEnd"/>
      <w:r>
        <w:t xml:space="preserve"> respectively which is much lesser than </w:t>
      </w:r>
      <w:proofErr w:type="spellStart"/>
      <w:r>
        <w:t>Emberjs</w:t>
      </w:r>
      <w:proofErr w:type="spellEnd"/>
      <w:r>
        <w:t>.</w:t>
      </w:r>
    </w:p>
    <w:p w14:paraId="67F70565" w14:textId="0D08F485" w:rsidR="00C91090" w:rsidRPr="00332146" w:rsidRDefault="00167D5D" w:rsidP="00EB1417">
      <w:pPr>
        <w:ind w:left="360"/>
      </w:pPr>
      <w:proofErr w:type="gramStart"/>
      <w:r>
        <w:t>Overall</w:t>
      </w:r>
      <w:proofErr w:type="gramEnd"/>
      <w:r>
        <w:t xml:space="preserve"> the speed &amp; </w:t>
      </w:r>
      <w:r>
        <w:t>interactivity</w:t>
      </w:r>
      <w:r>
        <w:t xml:space="preserve"> of apps built using the Angular framework is not that good compared to the other frameworks. On the other hand, apps built using the react frameworks perform well in terms of speed and interactivity.</w:t>
      </w:r>
      <w:r w:rsidR="006C66B7">
        <w:t xml:space="preserve"> </w:t>
      </w:r>
      <w:proofErr w:type="spellStart"/>
      <w:r w:rsidR="006C66B7">
        <w:t>EmberJs</w:t>
      </w:r>
      <w:proofErr w:type="spellEnd"/>
      <w:r w:rsidR="006C66B7">
        <w:t xml:space="preserve"> also performs well when it comes to speed. If we talk about the LOC aspect of the framework. Angular &amp; React needs a large amount of code compared to </w:t>
      </w:r>
      <w:proofErr w:type="spellStart"/>
      <w:r w:rsidR="006C66B7">
        <w:t>vue</w:t>
      </w:r>
      <w:proofErr w:type="spellEnd"/>
      <w:r w:rsidR="006C66B7">
        <w:t xml:space="preserve"> and </w:t>
      </w:r>
      <w:proofErr w:type="spellStart"/>
      <w:r w:rsidR="006C66B7">
        <w:t>emberjs</w:t>
      </w:r>
      <w:proofErr w:type="spellEnd"/>
      <w:r w:rsidR="006C66B7">
        <w:t xml:space="preserve">. </w:t>
      </w:r>
      <w:proofErr w:type="spellStart"/>
      <w:r w:rsidR="006C66B7">
        <w:t>EmberJs</w:t>
      </w:r>
      <w:proofErr w:type="spellEnd"/>
      <w:r w:rsidR="006C66B7">
        <w:t xml:space="preserve"> needs the least amount of code.</w:t>
      </w:r>
      <w:r w:rsidR="00864D7A">
        <w:t xml:space="preserve"> </w:t>
      </w:r>
      <w:proofErr w:type="gramStart"/>
      <w:r w:rsidR="00864D7A">
        <w:t>So</w:t>
      </w:r>
      <w:proofErr w:type="gramEnd"/>
      <w:r w:rsidR="00864D7A">
        <w:t xml:space="preserve"> all in all </w:t>
      </w:r>
      <w:proofErr w:type="spellStart"/>
      <w:r w:rsidR="00864D7A">
        <w:t>emberjs</w:t>
      </w:r>
      <w:proofErr w:type="spellEnd"/>
      <w:r w:rsidR="00864D7A">
        <w:t xml:space="preserve"> performs well in the browser with less amount of code.</w:t>
      </w:r>
    </w:p>
    <w:sectPr w:rsidR="00C91090" w:rsidRPr="00332146">
      <w:footerReference w:type="default" r:id="rId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B028EC" w14:textId="77777777" w:rsidR="00D22E70" w:rsidRDefault="00D22E70" w:rsidP="006313D5">
      <w:pPr>
        <w:spacing w:after="0"/>
      </w:pPr>
      <w:r>
        <w:separator/>
      </w:r>
    </w:p>
  </w:endnote>
  <w:endnote w:type="continuationSeparator" w:id="0">
    <w:p w14:paraId="62FB15DE" w14:textId="77777777" w:rsidR="00D22E70" w:rsidRDefault="00D22E70"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511EE3" w:rsidRDefault="00511E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511EE3" w:rsidRDefault="00511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5BDE39" w14:textId="77777777" w:rsidR="00D22E70" w:rsidRDefault="00D22E70" w:rsidP="006313D5">
      <w:pPr>
        <w:spacing w:after="0"/>
      </w:pPr>
      <w:r>
        <w:separator/>
      </w:r>
    </w:p>
  </w:footnote>
  <w:footnote w:type="continuationSeparator" w:id="0">
    <w:p w14:paraId="664208F8" w14:textId="77777777" w:rsidR="00D22E70" w:rsidRDefault="00D22E70"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1151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9852F6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DF54662"/>
    <w:multiLevelType w:val="hybridMultilevel"/>
    <w:tmpl w:val="67D6F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1CD493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7"/>
  </w:num>
  <w:num w:numId="6">
    <w:abstractNumId w:val="10"/>
  </w:num>
  <w:num w:numId="7">
    <w:abstractNumId w:val="6"/>
  </w:num>
  <w:num w:numId="8">
    <w:abstractNumId w:val="11"/>
  </w:num>
  <w:num w:numId="9">
    <w:abstractNumId w:val="15"/>
  </w:num>
  <w:num w:numId="10">
    <w:abstractNumId w:val="12"/>
  </w:num>
  <w:num w:numId="11">
    <w:abstractNumId w:val="2"/>
  </w:num>
  <w:num w:numId="12">
    <w:abstractNumId w:val="9"/>
  </w:num>
  <w:num w:numId="13">
    <w:abstractNumId w:val="14"/>
  </w:num>
  <w:num w:numId="14">
    <w:abstractNumId w:val="8"/>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wFAHYEB3ItAAAA"/>
  </w:docVars>
  <w:rsids>
    <w:rsidRoot w:val="00E71296"/>
    <w:rsid w:val="000019F5"/>
    <w:rsid w:val="00002B0C"/>
    <w:rsid w:val="000053B9"/>
    <w:rsid w:val="0000641B"/>
    <w:rsid w:val="00007C07"/>
    <w:rsid w:val="000103D0"/>
    <w:rsid w:val="0001560D"/>
    <w:rsid w:val="00021633"/>
    <w:rsid w:val="00026187"/>
    <w:rsid w:val="0002623B"/>
    <w:rsid w:val="000321ED"/>
    <w:rsid w:val="00034217"/>
    <w:rsid w:val="000438CD"/>
    <w:rsid w:val="0005078A"/>
    <w:rsid w:val="00050B9C"/>
    <w:rsid w:val="00057C03"/>
    <w:rsid w:val="00061840"/>
    <w:rsid w:val="00063274"/>
    <w:rsid w:val="0006506D"/>
    <w:rsid w:val="00065102"/>
    <w:rsid w:val="00067012"/>
    <w:rsid w:val="00076A3D"/>
    <w:rsid w:val="00081C5A"/>
    <w:rsid w:val="00081F1A"/>
    <w:rsid w:val="000848F2"/>
    <w:rsid w:val="000852AA"/>
    <w:rsid w:val="00087C55"/>
    <w:rsid w:val="00090A20"/>
    <w:rsid w:val="00091BF5"/>
    <w:rsid w:val="0009368D"/>
    <w:rsid w:val="00094383"/>
    <w:rsid w:val="00095BD1"/>
    <w:rsid w:val="000A2608"/>
    <w:rsid w:val="000A2AF6"/>
    <w:rsid w:val="000B39CA"/>
    <w:rsid w:val="000C2ED9"/>
    <w:rsid w:val="000C44C2"/>
    <w:rsid w:val="000C6DF6"/>
    <w:rsid w:val="000D0617"/>
    <w:rsid w:val="000D3DBF"/>
    <w:rsid w:val="000D40FF"/>
    <w:rsid w:val="000D46B7"/>
    <w:rsid w:val="000D52C3"/>
    <w:rsid w:val="000D61D1"/>
    <w:rsid w:val="000E40A0"/>
    <w:rsid w:val="000E5E0C"/>
    <w:rsid w:val="000F3CB4"/>
    <w:rsid w:val="000F6FCA"/>
    <w:rsid w:val="00112E62"/>
    <w:rsid w:val="00125437"/>
    <w:rsid w:val="00125D0A"/>
    <w:rsid w:val="0013311B"/>
    <w:rsid w:val="00141120"/>
    <w:rsid w:val="00142524"/>
    <w:rsid w:val="00143DAE"/>
    <w:rsid w:val="001449FA"/>
    <w:rsid w:val="001505F9"/>
    <w:rsid w:val="00151430"/>
    <w:rsid w:val="00160F3C"/>
    <w:rsid w:val="00162B1C"/>
    <w:rsid w:val="00163B61"/>
    <w:rsid w:val="00167D5D"/>
    <w:rsid w:val="00167EB1"/>
    <w:rsid w:val="001705AE"/>
    <w:rsid w:val="001707FF"/>
    <w:rsid w:val="00171594"/>
    <w:rsid w:val="00171DFD"/>
    <w:rsid w:val="00176131"/>
    <w:rsid w:val="00183296"/>
    <w:rsid w:val="00187D3D"/>
    <w:rsid w:val="00190E85"/>
    <w:rsid w:val="0019160C"/>
    <w:rsid w:val="001928C5"/>
    <w:rsid w:val="00193427"/>
    <w:rsid w:val="001936F8"/>
    <w:rsid w:val="00195271"/>
    <w:rsid w:val="00197702"/>
    <w:rsid w:val="00197E50"/>
    <w:rsid w:val="001A0534"/>
    <w:rsid w:val="001A31E6"/>
    <w:rsid w:val="001A4D30"/>
    <w:rsid w:val="001A662E"/>
    <w:rsid w:val="001A7578"/>
    <w:rsid w:val="001A7E43"/>
    <w:rsid w:val="001B2FB5"/>
    <w:rsid w:val="001B7AB3"/>
    <w:rsid w:val="001C199B"/>
    <w:rsid w:val="001C2E97"/>
    <w:rsid w:val="001C39EE"/>
    <w:rsid w:val="001C3CB7"/>
    <w:rsid w:val="001D4621"/>
    <w:rsid w:val="001D6517"/>
    <w:rsid w:val="001E4162"/>
    <w:rsid w:val="001F06EB"/>
    <w:rsid w:val="001F1815"/>
    <w:rsid w:val="001F24DD"/>
    <w:rsid w:val="001F4F88"/>
    <w:rsid w:val="001F5482"/>
    <w:rsid w:val="001F569B"/>
    <w:rsid w:val="00202C34"/>
    <w:rsid w:val="00207236"/>
    <w:rsid w:val="00210D02"/>
    <w:rsid w:val="00211D77"/>
    <w:rsid w:val="00212855"/>
    <w:rsid w:val="00213BC2"/>
    <w:rsid w:val="002204C0"/>
    <w:rsid w:val="002222DF"/>
    <w:rsid w:val="00224E2E"/>
    <w:rsid w:val="002310A5"/>
    <w:rsid w:val="002314B5"/>
    <w:rsid w:val="00232F2F"/>
    <w:rsid w:val="00235002"/>
    <w:rsid w:val="002354A5"/>
    <w:rsid w:val="00237FCA"/>
    <w:rsid w:val="00240454"/>
    <w:rsid w:val="00242AA5"/>
    <w:rsid w:val="0024395B"/>
    <w:rsid w:val="00253BD2"/>
    <w:rsid w:val="00255A88"/>
    <w:rsid w:val="002561DC"/>
    <w:rsid w:val="0026074A"/>
    <w:rsid w:val="00267507"/>
    <w:rsid w:val="0027506F"/>
    <w:rsid w:val="002849E9"/>
    <w:rsid w:val="00285025"/>
    <w:rsid w:val="00287BD8"/>
    <w:rsid w:val="00290A9D"/>
    <w:rsid w:val="0029733E"/>
    <w:rsid w:val="0029735E"/>
    <w:rsid w:val="002A1728"/>
    <w:rsid w:val="002A33E1"/>
    <w:rsid w:val="002A361D"/>
    <w:rsid w:val="002A43E0"/>
    <w:rsid w:val="002A506C"/>
    <w:rsid w:val="002A73BE"/>
    <w:rsid w:val="002B123B"/>
    <w:rsid w:val="002B44C3"/>
    <w:rsid w:val="002B5D7F"/>
    <w:rsid w:val="002B5F54"/>
    <w:rsid w:val="002B6122"/>
    <w:rsid w:val="002C2532"/>
    <w:rsid w:val="002D4DD5"/>
    <w:rsid w:val="002E5C45"/>
    <w:rsid w:val="002E5DDF"/>
    <w:rsid w:val="002E7C69"/>
    <w:rsid w:val="002F0611"/>
    <w:rsid w:val="00303C2D"/>
    <w:rsid w:val="00303ED4"/>
    <w:rsid w:val="00305379"/>
    <w:rsid w:val="00317248"/>
    <w:rsid w:val="00330649"/>
    <w:rsid w:val="00330D06"/>
    <w:rsid w:val="00332146"/>
    <w:rsid w:val="00333EC8"/>
    <w:rsid w:val="00337303"/>
    <w:rsid w:val="00340786"/>
    <w:rsid w:val="003409D3"/>
    <w:rsid w:val="00341F7E"/>
    <w:rsid w:val="00342272"/>
    <w:rsid w:val="00342FB9"/>
    <w:rsid w:val="003439F4"/>
    <w:rsid w:val="0034403D"/>
    <w:rsid w:val="00346C2A"/>
    <w:rsid w:val="00347381"/>
    <w:rsid w:val="0035021A"/>
    <w:rsid w:val="00351367"/>
    <w:rsid w:val="003606D8"/>
    <w:rsid w:val="003610EC"/>
    <w:rsid w:val="0036274B"/>
    <w:rsid w:val="0036366D"/>
    <w:rsid w:val="00363D8A"/>
    <w:rsid w:val="0036512D"/>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48A4"/>
    <w:rsid w:val="003A0B4D"/>
    <w:rsid w:val="003A194E"/>
    <w:rsid w:val="003A365D"/>
    <w:rsid w:val="003A3F3C"/>
    <w:rsid w:val="003A44A3"/>
    <w:rsid w:val="003A45FD"/>
    <w:rsid w:val="003A65A7"/>
    <w:rsid w:val="003B1B69"/>
    <w:rsid w:val="003C4FCC"/>
    <w:rsid w:val="003C7C2A"/>
    <w:rsid w:val="003C7D25"/>
    <w:rsid w:val="003D64AD"/>
    <w:rsid w:val="003E08F3"/>
    <w:rsid w:val="003E14CA"/>
    <w:rsid w:val="003E538C"/>
    <w:rsid w:val="003F036B"/>
    <w:rsid w:val="003F5BF7"/>
    <w:rsid w:val="00400D2A"/>
    <w:rsid w:val="00402AB6"/>
    <w:rsid w:val="00404858"/>
    <w:rsid w:val="00405D11"/>
    <w:rsid w:val="00410FC6"/>
    <w:rsid w:val="00412AA8"/>
    <w:rsid w:val="00422885"/>
    <w:rsid w:val="00424851"/>
    <w:rsid w:val="004308BD"/>
    <w:rsid w:val="0044141D"/>
    <w:rsid w:val="00445616"/>
    <w:rsid w:val="004524B2"/>
    <w:rsid w:val="0045461A"/>
    <w:rsid w:val="004611C0"/>
    <w:rsid w:val="0046187D"/>
    <w:rsid w:val="00471686"/>
    <w:rsid w:val="004717A2"/>
    <w:rsid w:val="00472BC7"/>
    <w:rsid w:val="0047703B"/>
    <w:rsid w:val="00487964"/>
    <w:rsid w:val="00490C20"/>
    <w:rsid w:val="00493E60"/>
    <w:rsid w:val="00494613"/>
    <w:rsid w:val="00495D83"/>
    <w:rsid w:val="0049628A"/>
    <w:rsid w:val="004A023E"/>
    <w:rsid w:val="004A18A2"/>
    <w:rsid w:val="004A27A4"/>
    <w:rsid w:val="004A5F8E"/>
    <w:rsid w:val="004B0ED0"/>
    <w:rsid w:val="004B31A3"/>
    <w:rsid w:val="004B6F3A"/>
    <w:rsid w:val="004C2046"/>
    <w:rsid w:val="004C2B77"/>
    <w:rsid w:val="004C4D0F"/>
    <w:rsid w:val="004C57E0"/>
    <w:rsid w:val="004D5A24"/>
    <w:rsid w:val="004E2290"/>
    <w:rsid w:val="004E5FFE"/>
    <w:rsid w:val="004F4927"/>
    <w:rsid w:val="004F4EA4"/>
    <w:rsid w:val="004F5200"/>
    <w:rsid w:val="004F746D"/>
    <w:rsid w:val="004F7C5A"/>
    <w:rsid w:val="005002DC"/>
    <w:rsid w:val="005034A5"/>
    <w:rsid w:val="0051111A"/>
    <w:rsid w:val="0051193E"/>
    <w:rsid w:val="00511EE3"/>
    <w:rsid w:val="005142B9"/>
    <w:rsid w:val="00515779"/>
    <w:rsid w:val="00522ADB"/>
    <w:rsid w:val="0053088D"/>
    <w:rsid w:val="0054167A"/>
    <w:rsid w:val="00545DC7"/>
    <w:rsid w:val="00550134"/>
    <w:rsid w:val="005517EB"/>
    <w:rsid w:val="0055251F"/>
    <w:rsid w:val="00552B42"/>
    <w:rsid w:val="0055491A"/>
    <w:rsid w:val="00561A69"/>
    <w:rsid w:val="005637FA"/>
    <w:rsid w:val="005661C7"/>
    <w:rsid w:val="0057070B"/>
    <w:rsid w:val="00575164"/>
    <w:rsid w:val="0058562B"/>
    <w:rsid w:val="005872B6"/>
    <w:rsid w:val="005912D8"/>
    <w:rsid w:val="005925C9"/>
    <w:rsid w:val="005971F9"/>
    <w:rsid w:val="00597293"/>
    <w:rsid w:val="005A1394"/>
    <w:rsid w:val="005A6BFF"/>
    <w:rsid w:val="005B3DB4"/>
    <w:rsid w:val="005B7785"/>
    <w:rsid w:val="005C0E81"/>
    <w:rsid w:val="005C11CC"/>
    <w:rsid w:val="005C1528"/>
    <w:rsid w:val="005C25CF"/>
    <w:rsid w:val="005C7896"/>
    <w:rsid w:val="005D3FA4"/>
    <w:rsid w:val="005D4B5E"/>
    <w:rsid w:val="005D7D6B"/>
    <w:rsid w:val="005E2A02"/>
    <w:rsid w:val="005E2EB5"/>
    <w:rsid w:val="005E3377"/>
    <w:rsid w:val="005E459C"/>
    <w:rsid w:val="005F578C"/>
    <w:rsid w:val="00602D16"/>
    <w:rsid w:val="00603606"/>
    <w:rsid w:val="00607741"/>
    <w:rsid w:val="0062035C"/>
    <w:rsid w:val="00621741"/>
    <w:rsid w:val="00621A1B"/>
    <w:rsid w:val="00624DD5"/>
    <w:rsid w:val="00626D98"/>
    <w:rsid w:val="006313D5"/>
    <w:rsid w:val="0063611B"/>
    <w:rsid w:val="00640BA0"/>
    <w:rsid w:val="0064162C"/>
    <w:rsid w:val="00641A85"/>
    <w:rsid w:val="006429D9"/>
    <w:rsid w:val="00645B44"/>
    <w:rsid w:val="00645F54"/>
    <w:rsid w:val="0065292C"/>
    <w:rsid w:val="00653F1B"/>
    <w:rsid w:val="006547C9"/>
    <w:rsid w:val="0065788A"/>
    <w:rsid w:val="0066290F"/>
    <w:rsid w:val="006710C3"/>
    <w:rsid w:val="006723D3"/>
    <w:rsid w:val="00673DA8"/>
    <w:rsid w:val="006763F9"/>
    <w:rsid w:val="00682104"/>
    <w:rsid w:val="00683418"/>
    <w:rsid w:val="00685010"/>
    <w:rsid w:val="00696803"/>
    <w:rsid w:val="006A1F1D"/>
    <w:rsid w:val="006A3AF7"/>
    <w:rsid w:val="006A4CF6"/>
    <w:rsid w:val="006A53A9"/>
    <w:rsid w:val="006C169B"/>
    <w:rsid w:val="006C25BF"/>
    <w:rsid w:val="006C66B7"/>
    <w:rsid w:val="006E27A9"/>
    <w:rsid w:val="006E4EFC"/>
    <w:rsid w:val="006E70E3"/>
    <w:rsid w:val="006F16D1"/>
    <w:rsid w:val="006F2B81"/>
    <w:rsid w:val="006F3A6A"/>
    <w:rsid w:val="007039B7"/>
    <w:rsid w:val="00705B27"/>
    <w:rsid w:val="0070756E"/>
    <w:rsid w:val="00707ED1"/>
    <w:rsid w:val="0071342F"/>
    <w:rsid w:val="007217CD"/>
    <w:rsid w:val="00721BEC"/>
    <w:rsid w:val="00725C7E"/>
    <w:rsid w:val="00732780"/>
    <w:rsid w:val="007329DF"/>
    <w:rsid w:val="00732E23"/>
    <w:rsid w:val="00734C8D"/>
    <w:rsid w:val="007406FC"/>
    <w:rsid w:val="00743B1F"/>
    <w:rsid w:val="00746CC5"/>
    <w:rsid w:val="00756258"/>
    <w:rsid w:val="00757901"/>
    <w:rsid w:val="00762DB4"/>
    <w:rsid w:val="00766A40"/>
    <w:rsid w:val="007712F5"/>
    <w:rsid w:val="00776D17"/>
    <w:rsid w:val="007810B4"/>
    <w:rsid w:val="007862AB"/>
    <w:rsid w:val="00791091"/>
    <w:rsid w:val="007A1874"/>
    <w:rsid w:val="007C04BA"/>
    <w:rsid w:val="007C4AC6"/>
    <w:rsid w:val="007C5100"/>
    <w:rsid w:val="007D3124"/>
    <w:rsid w:val="007D58C5"/>
    <w:rsid w:val="007D7A13"/>
    <w:rsid w:val="007E03CD"/>
    <w:rsid w:val="007E2C3F"/>
    <w:rsid w:val="007E313D"/>
    <w:rsid w:val="007E3245"/>
    <w:rsid w:val="007E3481"/>
    <w:rsid w:val="007E64C4"/>
    <w:rsid w:val="007E6BDE"/>
    <w:rsid w:val="007E72B3"/>
    <w:rsid w:val="007F21EC"/>
    <w:rsid w:val="007F5B22"/>
    <w:rsid w:val="007F6341"/>
    <w:rsid w:val="007F75FE"/>
    <w:rsid w:val="00800FD4"/>
    <w:rsid w:val="008026D5"/>
    <w:rsid w:val="00802C7F"/>
    <w:rsid w:val="00810DE7"/>
    <w:rsid w:val="008115C2"/>
    <w:rsid w:val="00811722"/>
    <w:rsid w:val="008146B8"/>
    <w:rsid w:val="00821168"/>
    <w:rsid w:val="008257B3"/>
    <w:rsid w:val="00834B25"/>
    <w:rsid w:val="00836BE9"/>
    <w:rsid w:val="008403BC"/>
    <w:rsid w:val="00842FD2"/>
    <w:rsid w:val="00845040"/>
    <w:rsid w:val="00847AE0"/>
    <w:rsid w:val="00850721"/>
    <w:rsid w:val="00850F67"/>
    <w:rsid w:val="00853A52"/>
    <w:rsid w:val="00854D26"/>
    <w:rsid w:val="008572C6"/>
    <w:rsid w:val="0086232E"/>
    <w:rsid w:val="008623C5"/>
    <w:rsid w:val="00864D7A"/>
    <w:rsid w:val="008708E6"/>
    <w:rsid w:val="00870C5B"/>
    <w:rsid w:val="00870E0C"/>
    <w:rsid w:val="0087103B"/>
    <w:rsid w:val="00881830"/>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13EB"/>
    <w:rsid w:val="008C28F8"/>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4129"/>
    <w:rsid w:val="009057D9"/>
    <w:rsid w:val="00911DB3"/>
    <w:rsid w:val="009138DE"/>
    <w:rsid w:val="00915735"/>
    <w:rsid w:val="00922900"/>
    <w:rsid w:val="00922CDA"/>
    <w:rsid w:val="00927E6E"/>
    <w:rsid w:val="009412AB"/>
    <w:rsid w:val="0094268C"/>
    <w:rsid w:val="009501D4"/>
    <w:rsid w:val="00951CC7"/>
    <w:rsid w:val="0095466B"/>
    <w:rsid w:val="00962E22"/>
    <w:rsid w:val="00964347"/>
    <w:rsid w:val="00966B7E"/>
    <w:rsid w:val="0097127A"/>
    <w:rsid w:val="00974F07"/>
    <w:rsid w:val="00980566"/>
    <w:rsid w:val="00981948"/>
    <w:rsid w:val="00984B85"/>
    <w:rsid w:val="00985B28"/>
    <w:rsid w:val="0098678B"/>
    <w:rsid w:val="00986E65"/>
    <w:rsid w:val="00987ABE"/>
    <w:rsid w:val="00991B54"/>
    <w:rsid w:val="009955EA"/>
    <w:rsid w:val="009A46D2"/>
    <w:rsid w:val="009A51CB"/>
    <w:rsid w:val="009A587D"/>
    <w:rsid w:val="009B42EA"/>
    <w:rsid w:val="009B76D0"/>
    <w:rsid w:val="009C11B5"/>
    <w:rsid w:val="009C208D"/>
    <w:rsid w:val="009C2841"/>
    <w:rsid w:val="009C7DCD"/>
    <w:rsid w:val="009D4535"/>
    <w:rsid w:val="009D7741"/>
    <w:rsid w:val="009E5B8F"/>
    <w:rsid w:val="009F0899"/>
    <w:rsid w:val="009F2808"/>
    <w:rsid w:val="009F48B1"/>
    <w:rsid w:val="009F65CD"/>
    <w:rsid w:val="009F73BE"/>
    <w:rsid w:val="00A01FF5"/>
    <w:rsid w:val="00A02C90"/>
    <w:rsid w:val="00A03AAB"/>
    <w:rsid w:val="00A072D4"/>
    <w:rsid w:val="00A11138"/>
    <w:rsid w:val="00A125EA"/>
    <w:rsid w:val="00A14120"/>
    <w:rsid w:val="00A22B7F"/>
    <w:rsid w:val="00A255DA"/>
    <w:rsid w:val="00A2797D"/>
    <w:rsid w:val="00A32EB0"/>
    <w:rsid w:val="00A3397B"/>
    <w:rsid w:val="00A33EF5"/>
    <w:rsid w:val="00A340B5"/>
    <w:rsid w:val="00A34934"/>
    <w:rsid w:val="00A35E41"/>
    <w:rsid w:val="00A36407"/>
    <w:rsid w:val="00A36623"/>
    <w:rsid w:val="00A37AD1"/>
    <w:rsid w:val="00A37C43"/>
    <w:rsid w:val="00A40A70"/>
    <w:rsid w:val="00A46004"/>
    <w:rsid w:val="00A5552C"/>
    <w:rsid w:val="00A628EE"/>
    <w:rsid w:val="00A66477"/>
    <w:rsid w:val="00A668F1"/>
    <w:rsid w:val="00A71A73"/>
    <w:rsid w:val="00A730D3"/>
    <w:rsid w:val="00A765E9"/>
    <w:rsid w:val="00A8161E"/>
    <w:rsid w:val="00A81B70"/>
    <w:rsid w:val="00A81DA7"/>
    <w:rsid w:val="00A84175"/>
    <w:rsid w:val="00A84510"/>
    <w:rsid w:val="00A86B83"/>
    <w:rsid w:val="00A935BB"/>
    <w:rsid w:val="00A93CC7"/>
    <w:rsid w:val="00A94410"/>
    <w:rsid w:val="00A95FCB"/>
    <w:rsid w:val="00A9658D"/>
    <w:rsid w:val="00A97156"/>
    <w:rsid w:val="00AA61AB"/>
    <w:rsid w:val="00AA7665"/>
    <w:rsid w:val="00AB4C07"/>
    <w:rsid w:val="00AB66D7"/>
    <w:rsid w:val="00AB6799"/>
    <w:rsid w:val="00AC0152"/>
    <w:rsid w:val="00AC16CF"/>
    <w:rsid w:val="00AC20FE"/>
    <w:rsid w:val="00AD1E06"/>
    <w:rsid w:val="00AD3F8D"/>
    <w:rsid w:val="00AE0416"/>
    <w:rsid w:val="00AE389A"/>
    <w:rsid w:val="00AE5E92"/>
    <w:rsid w:val="00AE6474"/>
    <w:rsid w:val="00AF0608"/>
    <w:rsid w:val="00AF6DB0"/>
    <w:rsid w:val="00AF7B5E"/>
    <w:rsid w:val="00B00CEF"/>
    <w:rsid w:val="00B00E6A"/>
    <w:rsid w:val="00B039DF"/>
    <w:rsid w:val="00B05FB4"/>
    <w:rsid w:val="00B20039"/>
    <w:rsid w:val="00B20B3C"/>
    <w:rsid w:val="00B219C3"/>
    <w:rsid w:val="00B235B8"/>
    <w:rsid w:val="00B25FE0"/>
    <w:rsid w:val="00B2742F"/>
    <w:rsid w:val="00B31A23"/>
    <w:rsid w:val="00B31B9D"/>
    <w:rsid w:val="00B31F3C"/>
    <w:rsid w:val="00B34DD5"/>
    <w:rsid w:val="00B44359"/>
    <w:rsid w:val="00B44C09"/>
    <w:rsid w:val="00B44EEB"/>
    <w:rsid w:val="00B4666B"/>
    <w:rsid w:val="00B507B6"/>
    <w:rsid w:val="00B553DE"/>
    <w:rsid w:val="00B55DF6"/>
    <w:rsid w:val="00B5604A"/>
    <w:rsid w:val="00B569C8"/>
    <w:rsid w:val="00B573BD"/>
    <w:rsid w:val="00B64AFE"/>
    <w:rsid w:val="00B65254"/>
    <w:rsid w:val="00B67761"/>
    <w:rsid w:val="00B71B11"/>
    <w:rsid w:val="00B7378B"/>
    <w:rsid w:val="00B73C28"/>
    <w:rsid w:val="00B7657A"/>
    <w:rsid w:val="00B8127E"/>
    <w:rsid w:val="00B82F37"/>
    <w:rsid w:val="00B838E8"/>
    <w:rsid w:val="00B85DCF"/>
    <w:rsid w:val="00B96824"/>
    <w:rsid w:val="00BA414A"/>
    <w:rsid w:val="00BA44B8"/>
    <w:rsid w:val="00BA53C6"/>
    <w:rsid w:val="00BA77FD"/>
    <w:rsid w:val="00BB084C"/>
    <w:rsid w:val="00BB0DEA"/>
    <w:rsid w:val="00BB11D5"/>
    <w:rsid w:val="00BB490F"/>
    <w:rsid w:val="00BB7D9B"/>
    <w:rsid w:val="00BC0762"/>
    <w:rsid w:val="00BC417A"/>
    <w:rsid w:val="00BC49D7"/>
    <w:rsid w:val="00BD2015"/>
    <w:rsid w:val="00BD6C8C"/>
    <w:rsid w:val="00BD6D94"/>
    <w:rsid w:val="00BE03D2"/>
    <w:rsid w:val="00BE0A31"/>
    <w:rsid w:val="00BE1E81"/>
    <w:rsid w:val="00BE5DB2"/>
    <w:rsid w:val="00BE6950"/>
    <w:rsid w:val="00BF1640"/>
    <w:rsid w:val="00BF448D"/>
    <w:rsid w:val="00BF71D0"/>
    <w:rsid w:val="00C00687"/>
    <w:rsid w:val="00C01BD2"/>
    <w:rsid w:val="00C036BB"/>
    <w:rsid w:val="00C05665"/>
    <w:rsid w:val="00C15EBB"/>
    <w:rsid w:val="00C1658B"/>
    <w:rsid w:val="00C17335"/>
    <w:rsid w:val="00C177A3"/>
    <w:rsid w:val="00C2009C"/>
    <w:rsid w:val="00C221D6"/>
    <w:rsid w:val="00C263D6"/>
    <w:rsid w:val="00C324F9"/>
    <w:rsid w:val="00C33CF3"/>
    <w:rsid w:val="00C351A4"/>
    <w:rsid w:val="00C377CE"/>
    <w:rsid w:val="00C446FB"/>
    <w:rsid w:val="00C45093"/>
    <w:rsid w:val="00C5230A"/>
    <w:rsid w:val="00C54BF4"/>
    <w:rsid w:val="00C61D65"/>
    <w:rsid w:val="00C639CB"/>
    <w:rsid w:val="00C72CB3"/>
    <w:rsid w:val="00C74676"/>
    <w:rsid w:val="00C747ED"/>
    <w:rsid w:val="00C77076"/>
    <w:rsid w:val="00C80E5B"/>
    <w:rsid w:val="00C85218"/>
    <w:rsid w:val="00C91090"/>
    <w:rsid w:val="00C9173C"/>
    <w:rsid w:val="00C963B9"/>
    <w:rsid w:val="00CA0961"/>
    <w:rsid w:val="00CA2471"/>
    <w:rsid w:val="00CB324D"/>
    <w:rsid w:val="00CC2422"/>
    <w:rsid w:val="00CC6F55"/>
    <w:rsid w:val="00CC7FB0"/>
    <w:rsid w:val="00CD0D0D"/>
    <w:rsid w:val="00CD16BA"/>
    <w:rsid w:val="00CD17BE"/>
    <w:rsid w:val="00CD29EF"/>
    <w:rsid w:val="00CD6C99"/>
    <w:rsid w:val="00CD786D"/>
    <w:rsid w:val="00CE1552"/>
    <w:rsid w:val="00CE1DAA"/>
    <w:rsid w:val="00CE5BE0"/>
    <w:rsid w:val="00CE6DE0"/>
    <w:rsid w:val="00CF6FB4"/>
    <w:rsid w:val="00D01E7A"/>
    <w:rsid w:val="00D0527F"/>
    <w:rsid w:val="00D06E26"/>
    <w:rsid w:val="00D144DC"/>
    <w:rsid w:val="00D147AF"/>
    <w:rsid w:val="00D14BB8"/>
    <w:rsid w:val="00D15BA7"/>
    <w:rsid w:val="00D15C58"/>
    <w:rsid w:val="00D176FD"/>
    <w:rsid w:val="00D17EB5"/>
    <w:rsid w:val="00D20304"/>
    <w:rsid w:val="00D22E70"/>
    <w:rsid w:val="00D2600D"/>
    <w:rsid w:val="00D3281E"/>
    <w:rsid w:val="00D40AD6"/>
    <w:rsid w:val="00D41989"/>
    <w:rsid w:val="00D440B5"/>
    <w:rsid w:val="00D475F2"/>
    <w:rsid w:val="00D506AC"/>
    <w:rsid w:val="00D54514"/>
    <w:rsid w:val="00D57E89"/>
    <w:rsid w:val="00D62AEE"/>
    <w:rsid w:val="00D70015"/>
    <w:rsid w:val="00D75680"/>
    <w:rsid w:val="00D810F5"/>
    <w:rsid w:val="00D81DBD"/>
    <w:rsid w:val="00D834EC"/>
    <w:rsid w:val="00D83FE9"/>
    <w:rsid w:val="00D85C47"/>
    <w:rsid w:val="00D861E8"/>
    <w:rsid w:val="00D863D9"/>
    <w:rsid w:val="00DA1058"/>
    <w:rsid w:val="00DA18C8"/>
    <w:rsid w:val="00DA39E4"/>
    <w:rsid w:val="00DA4803"/>
    <w:rsid w:val="00DA5C07"/>
    <w:rsid w:val="00DA60CB"/>
    <w:rsid w:val="00DB67BC"/>
    <w:rsid w:val="00DB7667"/>
    <w:rsid w:val="00DC0394"/>
    <w:rsid w:val="00DC1594"/>
    <w:rsid w:val="00DC19C1"/>
    <w:rsid w:val="00DC2E44"/>
    <w:rsid w:val="00DC5D87"/>
    <w:rsid w:val="00DD0D90"/>
    <w:rsid w:val="00DD4B65"/>
    <w:rsid w:val="00DD611C"/>
    <w:rsid w:val="00DD6786"/>
    <w:rsid w:val="00DE0D78"/>
    <w:rsid w:val="00DE0E8E"/>
    <w:rsid w:val="00DE0EC6"/>
    <w:rsid w:val="00DE28B0"/>
    <w:rsid w:val="00DE5425"/>
    <w:rsid w:val="00DF19A4"/>
    <w:rsid w:val="00DF28C3"/>
    <w:rsid w:val="00DF54B2"/>
    <w:rsid w:val="00E01513"/>
    <w:rsid w:val="00E020EE"/>
    <w:rsid w:val="00E062E3"/>
    <w:rsid w:val="00E13155"/>
    <w:rsid w:val="00E1530E"/>
    <w:rsid w:val="00E1615B"/>
    <w:rsid w:val="00E220B0"/>
    <w:rsid w:val="00E221CF"/>
    <w:rsid w:val="00E22E60"/>
    <w:rsid w:val="00E23B6A"/>
    <w:rsid w:val="00E26100"/>
    <w:rsid w:val="00E30302"/>
    <w:rsid w:val="00E33D2A"/>
    <w:rsid w:val="00E4462A"/>
    <w:rsid w:val="00E5099C"/>
    <w:rsid w:val="00E535BC"/>
    <w:rsid w:val="00E60E25"/>
    <w:rsid w:val="00E61D84"/>
    <w:rsid w:val="00E6466A"/>
    <w:rsid w:val="00E64EF7"/>
    <w:rsid w:val="00E70DD3"/>
    <w:rsid w:val="00E71296"/>
    <w:rsid w:val="00E72C44"/>
    <w:rsid w:val="00E74DD3"/>
    <w:rsid w:val="00E7526F"/>
    <w:rsid w:val="00E77005"/>
    <w:rsid w:val="00E804D7"/>
    <w:rsid w:val="00E81E00"/>
    <w:rsid w:val="00E8259A"/>
    <w:rsid w:val="00E93C5C"/>
    <w:rsid w:val="00E95080"/>
    <w:rsid w:val="00E964E3"/>
    <w:rsid w:val="00EA0766"/>
    <w:rsid w:val="00EA598D"/>
    <w:rsid w:val="00EA5E87"/>
    <w:rsid w:val="00EA6354"/>
    <w:rsid w:val="00EB0347"/>
    <w:rsid w:val="00EB1417"/>
    <w:rsid w:val="00EB3ADF"/>
    <w:rsid w:val="00EB5A7B"/>
    <w:rsid w:val="00EB7352"/>
    <w:rsid w:val="00EC0466"/>
    <w:rsid w:val="00EC34A2"/>
    <w:rsid w:val="00EC7068"/>
    <w:rsid w:val="00ED04B6"/>
    <w:rsid w:val="00ED65D6"/>
    <w:rsid w:val="00ED719F"/>
    <w:rsid w:val="00ED7E30"/>
    <w:rsid w:val="00EE1130"/>
    <w:rsid w:val="00EE14C6"/>
    <w:rsid w:val="00EE19C0"/>
    <w:rsid w:val="00EE1F2B"/>
    <w:rsid w:val="00EE1F67"/>
    <w:rsid w:val="00EE21D0"/>
    <w:rsid w:val="00EE2BED"/>
    <w:rsid w:val="00EE73E4"/>
    <w:rsid w:val="00EF04F7"/>
    <w:rsid w:val="00EF0D37"/>
    <w:rsid w:val="00EF2CD9"/>
    <w:rsid w:val="00EF3DF1"/>
    <w:rsid w:val="00EF51F2"/>
    <w:rsid w:val="00EF5D77"/>
    <w:rsid w:val="00EF7D1C"/>
    <w:rsid w:val="00F06134"/>
    <w:rsid w:val="00F06651"/>
    <w:rsid w:val="00F06D85"/>
    <w:rsid w:val="00F12865"/>
    <w:rsid w:val="00F13185"/>
    <w:rsid w:val="00F16070"/>
    <w:rsid w:val="00F17082"/>
    <w:rsid w:val="00F27778"/>
    <w:rsid w:val="00F30384"/>
    <w:rsid w:val="00F34541"/>
    <w:rsid w:val="00F3515D"/>
    <w:rsid w:val="00F373C2"/>
    <w:rsid w:val="00F37F10"/>
    <w:rsid w:val="00F47F01"/>
    <w:rsid w:val="00F557A9"/>
    <w:rsid w:val="00F55FCC"/>
    <w:rsid w:val="00F616E9"/>
    <w:rsid w:val="00F61BAE"/>
    <w:rsid w:val="00F62988"/>
    <w:rsid w:val="00F744F9"/>
    <w:rsid w:val="00F756BF"/>
    <w:rsid w:val="00F76484"/>
    <w:rsid w:val="00F76D08"/>
    <w:rsid w:val="00F77E8A"/>
    <w:rsid w:val="00F81AC4"/>
    <w:rsid w:val="00F81E56"/>
    <w:rsid w:val="00F82B89"/>
    <w:rsid w:val="00F839AF"/>
    <w:rsid w:val="00F90EAF"/>
    <w:rsid w:val="00F910CE"/>
    <w:rsid w:val="00F93BCF"/>
    <w:rsid w:val="00F93EC8"/>
    <w:rsid w:val="00F959C9"/>
    <w:rsid w:val="00F9756B"/>
    <w:rsid w:val="00FA5F49"/>
    <w:rsid w:val="00FA7000"/>
    <w:rsid w:val="00FB481A"/>
    <w:rsid w:val="00FB492C"/>
    <w:rsid w:val="00FB58A1"/>
    <w:rsid w:val="00FB5CA1"/>
    <w:rsid w:val="00FB6E2E"/>
    <w:rsid w:val="00FB727C"/>
    <w:rsid w:val="00FC4096"/>
    <w:rsid w:val="00FC750E"/>
    <w:rsid w:val="00FD082F"/>
    <w:rsid w:val="00FD0DE4"/>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480577">
      <w:bodyDiv w:val="1"/>
      <w:marLeft w:val="0"/>
      <w:marRight w:val="0"/>
      <w:marTop w:val="0"/>
      <w:marBottom w:val="0"/>
      <w:divBdr>
        <w:top w:val="none" w:sz="0" w:space="0" w:color="auto"/>
        <w:left w:val="none" w:sz="0" w:space="0" w:color="auto"/>
        <w:bottom w:val="none" w:sz="0" w:space="0" w:color="auto"/>
        <w:right w:val="none" w:sz="0" w:space="0" w:color="auto"/>
      </w:divBdr>
      <w:divsChild>
        <w:div w:id="514269988">
          <w:marLeft w:val="0"/>
          <w:marRight w:val="0"/>
          <w:marTop w:val="0"/>
          <w:marBottom w:val="0"/>
          <w:divBdr>
            <w:top w:val="none" w:sz="0" w:space="0" w:color="auto"/>
            <w:left w:val="none" w:sz="0" w:space="0" w:color="auto"/>
            <w:bottom w:val="none" w:sz="0" w:space="0" w:color="auto"/>
            <w:right w:val="none" w:sz="0" w:space="0" w:color="auto"/>
          </w:divBdr>
          <w:divsChild>
            <w:div w:id="68933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15809">
      <w:bodyDiv w:val="1"/>
      <w:marLeft w:val="0"/>
      <w:marRight w:val="0"/>
      <w:marTop w:val="0"/>
      <w:marBottom w:val="0"/>
      <w:divBdr>
        <w:top w:val="none" w:sz="0" w:space="0" w:color="auto"/>
        <w:left w:val="none" w:sz="0" w:space="0" w:color="auto"/>
        <w:bottom w:val="none" w:sz="0" w:space="0" w:color="auto"/>
        <w:right w:val="none" w:sz="0" w:space="0" w:color="auto"/>
      </w:divBdr>
      <w:divsChild>
        <w:div w:id="931932094">
          <w:marLeft w:val="0"/>
          <w:marRight w:val="0"/>
          <w:marTop w:val="0"/>
          <w:marBottom w:val="0"/>
          <w:divBdr>
            <w:top w:val="none" w:sz="0" w:space="0" w:color="auto"/>
            <w:left w:val="none" w:sz="0" w:space="0" w:color="auto"/>
            <w:bottom w:val="none" w:sz="0" w:space="0" w:color="auto"/>
            <w:right w:val="none" w:sz="0" w:space="0" w:color="auto"/>
          </w:divBdr>
          <w:divsChild>
            <w:div w:id="76461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hyperlink" Target="https://developer.cdn.mozilla.net/de/docs/Web/API/DOMHighResTimeStamp" TargetMode="Externa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8.jp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jpeg"/><Relationship Id="rId8" Type="http://schemas.openxmlformats.org/officeDocument/2006/relationships/diagramData" Target="diagrams/data1.xml"/><Relationship Id="rId51" Type="http://schemas.openxmlformats.org/officeDocument/2006/relationships/image" Target="media/image38.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9</TotalTime>
  <Pages>41</Pages>
  <Words>25990</Words>
  <Characters>148147</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928</cp:revision>
  <cp:lastPrinted>2020-08-21T20:56:00Z</cp:lastPrinted>
  <dcterms:created xsi:type="dcterms:W3CDTF">2020-08-09T22:35:00Z</dcterms:created>
  <dcterms:modified xsi:type="dcterms:W3CDTF">2020-08-22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